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diagrams/data3.xml" ContentType="application/vnd.openxmlformats-officedocument.drawingml.diagramData+xml"/>
  <Override PartName="/word/diagrams/layout3.xml" ContentType="application/vnd.openxmlformats-officedocument.drawingml.diagramLayout+xml"/>
  <Override PartName="/word/diagrams/quickStyle3.xml" ContentType="application/vnd.openxmlformats-officedocument.drawingml.diagramStyle+xml"/>
  <Override PartName="/word/diagrams/colors3.xml" ContentType="application/vnd.openxmlformats-officedocument.drawingml.diagramColors+xml"/>
  <Override PartName="/word/diagrams/drawing3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941B84" w14:textId="77777777" w:rsidR="006402A6" w:rsidRPr="006402A6" w:rsidRDefault="006402A6" w:rsidP="006402A6">
      <w:pPr>
        <w:rPr>
          <w:b/>
        </w:rPr>
      </w:pPr>
      <w:r w:rsidRPr="006402A6">
        <w:rPr>
          <w:b/>
          <w:lang w:val="en-US"/>
        </w:rPr>
        <w:t>Supplemental</w:t>
      </w:r>
      <w:r w:rsidRPr="006402A6">
        <w:rPr>
          <w:b/>
        </w:rPr>
        <w:t xml:space="preserve"> material: </w:t>
      </w:r>
    </w:p>
    <w:p w14:paraId="4C15D4DE" w14:textId="0151CCD6" w:rsidR="006402A6" w:rsidRPr="004509D6" w:rsidRDefault="004509D6">
      <w:pPr>
        <w:rPr>
          <w:b/>
        </w:rPr>
      </w:pPr>
      <w:r w:rsidRPr="004509D6">
        <w:rPr>
          <w:b/>
        </w:rPr>
        <w:t>Figure 1</w:t>
      </w:r>
    </w:p>
    <w:p w14:paraId="7522D19E" w14:textId="77777777" w:rsidR="00E76B4D" w:rsidRDefault="00D17307" w:rsidP="00E76B4D">
      <w:pPr>
        <w:keepNext/>
      </w:pPr>
      <w:r w:rsidRPr="00D17307">
        <w:rPr>
          <w:noProof/>
          <w:lang w:eastAsia="de-DE"/>
        </w:rPr>
        <w:drawing>
          <wp:inline distT="0" distB="0" distL="0" distR="0" wp14:anchorId="15A0F84D" wp14:editId="725F9FCA">
            <wp:extent cx="5760720" cy="5546090"/>
            <wp:effectExtent l="38100" t="0" r="68580" b="0"/>
            <wp:docPr id="1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79177822-86B5-F476-07DA-F65503F7E2A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6" r:lo="rId7" r:qs="rId8" r:cs="rId9"/>
              </a:graphicData>
            </a:graphic>
          </wp:inline>
        </w:drawing>
      </w:r>
    </w:p>
    <w:p w14:paraId="53CA8EF8" w14:textId="1007D9C3" w:rsidR="00D17307" w:rsidRDefault="00E76B4D" w:rsidP="00E76B4D">
      <w:pPr>
        <w:rPr>
          <w:lang w:val="en-US"/>
        </w:rPr>
      </w:pPr>
      <w:r w:rsidRPr="000412FE">
        <w:rPr>
          <w:lang w:val="en-US"/>
        </w:rPr>
        <w:t xml:space="preserve">Figure 1: </w:t>
      </w:r>
      <w:r w:rsidR="00D17307" w:rsidRPr="00D17307">
        <w:rPr>
          <w:lang w:val="en-US"/>
        </w:rPr>
        <w:t>Flow chart for the distribution of the individual results. Of the 269 patient samples, 106 were a</w:t>
      </w:r>
      <w:r w:rsidR="004509D6">
        <w:rPr>
          <w:lang w:val="en-US"/>
        </w:rPr>
        <w:t>menable to FLCK determination. O</w:t>
      </w:r>
      <w:r w:rsidR="00D17307" w:rsidRPr="00D17307">
        <w:rPr>
          <w:lang w:val="en-US"/>
        </w:rPr>
        <w:t xml:space="preserve">f these, 8 were omitted due to excessive blood spiking. 18 showed </w:t>
      </w:r>
      <w:r w:rsidR="00844E72">
        <w:rPr>
          <w:lang w:val="en-US"/>
        </w:rPr>
        <w:t>pattern</w:t>
      </w:r>
      <w:r w:rsidR="004509D6">
        <w:rPr>
          <w:lang w:val="en-US"/>
        </w:rPr>
        <w:t xml:space="preserve"> 5+2 OC</w:t>
      </w:r>
      <w:r w:rsidR="00D17307" w:rsidRPr="00D17307">
        <w:rPr>
          <w:lang w:val="en-US"/>
        </w:rPr>
        <w:t xml:space="preserve">B while 80 patient samples </w:t>
      </w:r>
      <w:r w:rsidR="00D17307">
        <w:rPr>
          <w:lang w:val="en-US"/>
        </w:rPr>
        <w:t xml:space="preserve">presented </w:t>
      </w:r>
      <w:r w:rsidR="004509D6">
        <w:rPr>
          <w:lang w:val="en-US"/>
        </w:rPr>
        <w:t xml:space="preserve">solely </w:t>
      </w:r>
      <w:r w:rsidR="00844E72">
        <w:rPr>
          <w:lang w:val="en-US"/>
        </w:rPr>
        <w:t xml:space="preserve">pattern </w:t>
      </w:r>
      <w:r w:rsidR="004509D6">
        <w:rPr>
          <w:lang w:val="en-US"/>
        </w:rPr>
        <w:t>5</w:t>
      </w:r>
      <w:r w:rsidR="00D17307">
        <w:rPr>
          <w:lang w:val="en-US"/>
        </w:rPr>
        <w:t xml:space="preserve"> OCB</w:t>
      </w:r>
      <w:r w:rsidR="00D17307" w:rsidRPr="00D17307">
        <w:rPr>
          <w:lang w:val="en-US"/>
        </w:rPr>
        <w:t>.</w:t>
      </w:r>
      <w:r w:rsidR="006B6E41">
        <w:rPr>
          <w:lang w:val="en-US"/>
        </w:rPr>
        <w:t xml:space="preserve"> Further discrimination is based on the FLCK IF.</w:t>
      </w:r>
    </w:p>
    <w:p w14:paraId="70B1707E" w14:textId="007278C0" w:rsidR="00977448" w:rsidRDefault="00D17307" w:rsidP="00E76B4D">
      <w:pPr>
        <w:rPr>
          <w:lang w:val="en-GB"/>
        </w:rPr>
      </w:pPr>
      <w:r>
        <w:rPr>
          <w:lang w:val="en-US"/>
        </w:rPr>
        <w:t xml:space="preserve">OCB: oligoclonal bands; </w:t>
      </w:r>
      <w:proofErr w:type="spellStart"/>
      <w:r w:rsidRPr="00866381">
        <w:rPr>
          <w:lang w:val="en-GB"/>
        </w:rPr>
        <w:t>FLCκ</w:t>
      </w:r>
      <w:proofErr w:type="spellEnd"/>
      <w:r>
        <w:rPr>
          <w:lang w:val="en-GB"/>
        </w:rPr>
        <w:t>:</w:t>
      </w:r>
      <w:r w:rsidRPr="00866381">
        <w:rPr>
          <w:lang w:val="en-GB"/>
        </w:rPr>
        <w:t xml:space="preserve"> free light chains kappa</w:t>
      </w:r>
      <w:r w:rsidR="004509D6">
        <w:rPr>
          <w:lang w:val="en-GB"/>
        </w:rPr>
        <w:t>; IF: intrathecal fraction</w:t>
      </w:r>
    </w:p>
    <w:p w14:paraId="428F2010" w14:textId="77777777" w:rsidR="00977448" w:rsidRDefault="00977448">
      <w:pPr>
        <w:rPr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14:paraId="51A34A9E" w14:textId="719BD4BD" w:rsidR="00977448" w:rsidRPr="00977448" w:rsidRDefault="00977448" w:rsidP="00E76B4D">
      <w:pPr>
        <w:rPr>
          <w:b/>
        </w:rPr>
      </w:pPr>
      <w:r w:rsidRPr="00977448">
        <w:rPr>
          <w:b/>
        </w:rPr>
        <w:lastRenderedPageBreak/>
        <w:t>Figure 2</w:t>
      </w:r>
    </w:p>
    <w:p w14:paraId="355AABBE" w14:textId="11DF7B2C" w:rsidR="00E76B4D" w:rsidRPr="006352DD" w:rsidRDefault="006352DD" w:rsidP="00E76B4D">
      <w:pPr>
        <w:keepNext/>
        <w:rPr>
          <w:lang w:val="en-GB"/>
        </w:rPr>
      </w:pPr>
      <w:r>
        <w:rPr>
          <w:noProof/>
          <w:lang w:eastAsia="de-DE"/>
        </w:rPr>
        <w:drawing>
          <wp:inline distT="0" distB="0" distL="0" distR="0" wp14:anchorId="7D6D83F9" wp14:editId="71115E77">
            <wp:extent cx="5760720" cy="4607560"/>
            <wp:effectExtent l="0" t="0" r="0" b="254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607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F7065D" w14:textId="3BC0483A" w:rsidR="000412FE" w:rsidRDefault="00E76B4D" w:rsidP="00CA4CF1">
      <w:r w:rsidRPr="000412FE">
        <w:rPr>
          <w:lang w:val="en-US"/>
        </w:rPr>
        <w:t xml:space="preserve">Figure 2: </w:t>
      </w:r>
      <w:r w:rsidRPr="00143F4C">
        <w:rPr>
          <w:lang w:val="en-GB"/>
        </w:rPr>
        <w:t xml:space="preserve">Data of </w:t>
      </w:r>
      <w:r>
        <w:rPr>
          <w:lang w:val="en-GB"/>
        </w:rPr>
        <w:t xml:space="preserve">the analysed CSF and serum samples </w:t>
      </w:r>
      <w:r w:rsidRPr="00143F4C">
        <w:rPr>
          <w:lang w:val="en-GB"/>
        </w:rPr>
        <w:t>in a double logarithmic FLC</w:t>
      </w:r>
      <w:r>
        <w:t>κ</w:t>
      </w:r>
      <w:r w:rsidRPr="00143F4C">
        <w:rPr>
          <w:lang w:val="en-GB"/>
        </w:rPr>
        <w:t xml:space="preserve"> quotient diagram. </w:t>
      </w:r>
      <w:r w:rsidRPr="00757B82">
        <w:rPr>
          <w:lang w:val="en-GB"/>
        </w:rPr>
        <w:t>For the illustration, the samples were divided into 2 cohorts: Cohort I includes samples with pattern 5 in isoelectric focusing with or without additional Ig</w:t>
      </w:r>
      <w:r>
        <w:rPr>
          <w:lang w:val="en-GB"/>
        </w:rPr>
        <w:t>G, IgA or IgM</w:t>
      </w:r>
      <w:r w:rsidRPr="00757B82">
        <w:rPr>
          <w:lang w:val="en-GB"/>
        </w:rPr>
        <w:t xml:space="preserve"> synthesis in the </w:t>
      </w:r>
      <w:r>
        <w:rPr>
          <w:lang w:val="en-GB"/>
        </w:rPr>
        <w:t xml:space="preserve">corresponding quotient </w:t>
      </w:r>
      <w:r w:rsidRPr="00757B82">
        <w:rPr>
          <w:lang w:val="en-GB"/>
        </w:rPr>
        <w:t>diagrams. Cohort 2 includes samples with pattern 5 and pattern 2 at the same time</w:t>
      </w:r>
      <w:r>
        <w:rPr>
          <w:lang w:val="en-GB"/>
        </w:rPr>
        <w:t xml:space="preserve">. </w:t>
      </w:r>
      <w:proofErr w:type="gramStart"/>
      <w:r>
        <w:rPr>
          <w:lang w:val="en-GB"/>
        </w:rPr>
        <w:t>Additionally</w:t>
      </w:r>
      <w:proofErr w:type="gramEnd"/>
      <w:r>
        <w:rPr>
          <w:lang w:val="en-GB"/>
        </w:rPr>
        <w:t xml:space="preserve"> the </w:t>
      </w:r>
      <w:proofErr w:type="spellStart"/>
      <w:r>
        <w:rPr>
          <w:lang w:val="en-GB"/>
        </w:rPr>
        <w:t>FLCk</w:t>
      </w:r>
      <w:proofErr w:type="spellEnd"/>
      <w:r>
        <w:rPr>
          <w:lang w:val="en-GB"/>
        </w:rPr>
        <w:t xml:space="preserve">-Index </w:t>
      </w:r>
      <w:r w:rsidR="006352DD">
        <w:rPr>
          <w:lang w:val="en-GB"/>
        </w:rPr>
        <w:t>3.61 and Index 6.1 are</w:t>
      </w:r>
      <w:r>
        <w:rPr>
          <w:lang w:val="en-GB"/>
        </w:rPr>
        <w:t xml:space="preserve"> shown. </w:t>
      </w:r>
      <w:r w:rsidR="00CA4CF1">
        <w:rPr>
          <w:lang w:val="en-GB"/>
        </w:rPr>
        <w:t xml:space="preserve">Using the </w:t>
      </w:r>
      <w:proofErr w:type="spellStart"/>
      <w:r w:rsidR="00CA4CF1">
        <w:rPr>
          <w:lang w:val="en-GB"/>
        </w:rPr>
        <w:t>FLCk</w:t>
      </w:r>
      <w:proofErr w:type="spellEnd"/>
      <w:r w:rsidR="00CA4CF1">
        <w:rPr>
          <w:lang w:val="en-GB"/>
        </w:rPr>
        <w:t>-In</w:t>
      </w:r>
      <w:r w:rsidR="002836EB">
        <w:rPr>
          <w:lang w:val="en-GB"/>
        </w:rPr>
        <w:t>dex 6.1, one</w:t>
      </w:r>
      <w:r w:rsidR="00CA4CF1" w:rsidRPr="00CA4CF1">
        <w:rPr>
          <w:lang w:val="en-GB"/>
        </w:rPr>
        <w:t xml:space="preserve"> would recognize 15 sam</w:t>
      </w:r>
      <w:r w:rsidR="00CA4CF1">
        <w:rPr>
          <w:lang w:val="en-GB"/>
        </w:rPr>
        <w:t xml:space="preserve">ples as false negative, with a </w:t>
      </w:r>
      <w:proofErr w:type="spellStart"/>
      <w:r w:rsidR="00CA4CF1">
        <w:rPr>
          <w:lang w:val="en-GB"/>
        </w:rPr>
        <w:t>FLCk</w:t>
      </w:r>
      <w:proofErr w:type="spellEnd"/>
      <w:r w:rsidR="00CA4CF1">
        <w:rPr>
          <w:lang w:val="en-GB"/>
        </w:rPr>
        <w:t>-I</w:t>
      </w:r>
      <w:r w:rsidR="00CA4CF1" w:rsidRPr="00CA4CF1">
        <w:rPr>
          <w:lang w:val="en-GB"/>
        </w:rPr>
        <w:t>ndex of 3.61 only 6 samples. The optimal interpretation method for a disease-independent evaluation of an intrathecal humoral immune response therefore remains the reference range of the quotient diagram</w:t>
      </w:r>
      <w:r w:rsidR="00CA4CF1">
        <w:rPr>
          <w:lang w:val="en-GB"/>
        </w:rPr>
        <w:t xml:space="preserve"> according to </w:t>
      </w:r>
      <w:proofErr w:type="spellStart"/>
      <w:r w:rsidR="00CA4CF1">
        <w:rPr>
          <w:lang w:val="en-GB"/>
        </w:rPr>
        <w:t>Hansotto</w:t>
      </w:r>
      <w:proofErr w:type="spellEnd"/>
      <w:r w:rsidR="00CA4CF1">
        <w:rPr>
          <w:lang w:val="en-GB"/>
        </w:rPr>
        <w:t xml:space="preserve"> </w:t>
      </w:r>
      <w:proofErr w:type="spellStart"/>
      <w:r w:rsidR="00CA4CF1">
        <w:rPr>
          <w:lang w:val="en-GB"/>
        </w:rPr>
        <w:t>Reiber</w:t>
      </w:r>
      <w:proofErr w:type="spellEnd"/>
      <w:r w:rsidR="00CA4CF1">
        <w:rPr>
          <w:lang w:val="en-GB"/>
        </w:rPr>
        <w:t xml:space="preserve"> </w:t>
      </w:r>
      <w:r w:rsidR="004861BD">
        <w:rPr>
          <w:lang w:val="en-GB"/>
        </w:rPr>
        <w:fldChar w:fldCharType="begin">
          <w:fldData xml:space="preserve">PEVuZE5vdGU+PENpdGU+PEF1dGhvcj5SZWliZXI8L0F1dGhvcj48WWVhcj4yMDE5PC9ZZWFyPjxS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</w:fldData>
        </w:fldChar>
      </w:r>
      <w:r w:rsidR="004861BD">
        <w:rPr>
          <w:lang w:val="en-GB"/>
        </w:rPr>
        <w:instrText xml:space="preserve"> ADDIN EN.CITE </w:instrText>
      </w:r>
      <w:r w:rsidR="004861BD">
        <w:rPr>
          <w:lang w:val="en-GB"/>
        </w:rPr>
        <w:fldChar w:fldCharType="begin">
          <w:fldData xml:space="preserve">PEVuZE5vdGU+PENpdGU+PEF1dGhvcj5SZWliZXI8L0F1dGhvcj48WWVhcj4yMDE5PC9ZZWFyPjxS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</w:fldData>
        </w:fldChar>
      </w:r>
      <w:r w:rsidR="004861BD">
        <w:rPr>
          <w:lang w:val="en-GB"/>
        </w:rPr>
        <w:instrText xml:space="preserve"> ADDIN EN.CITE.DATA </w:instrText>
      </w:r>
      <w:r w:rsidR="004861BD">
        <w:rPr>
          <w:lang w:val="en-GB"/>
        </w:rPr>
      </w:r>
      <w:r w:rsidR="004861BD">
        <w:rPr>
          <w:lang w:val="en-GB"/>
        </w:rPr>
        <w:fldChar w:fldCharType="end"/>
      </w:r>
      <w:r w:rsidR="004861BD">
        <w:rPr>
          <w:lang w:val="en-GB"/>
        </w:rPr>
        <w:fldChar w:fldCharType="separate"/>
      </w:r>
      <w:r w:rsidR="004861BD">
        <w:rPr>
          <w:noProof/>
          <w:lang w:val="en-GB"/>
        </w:rPr>
        <w:t>(1)</w:t>
      </w:r>
      <w:r w:rsidR="004861BD">
        <w:rPr>
          <w:lang w:val="en-GB"/>
        </w:rPr>
        <w:fldChar w:fldCharType="end"/>
      </w:r>
      <w:r w:rsidR="004861BD">
        <w:rPr>
          <w:lang w:val="en-GB"/>
        </w:rPr>
        <w:t>.</w:t>
      </w:r>
      <w:r w:rsidR="000412FE" w:rsidRPr="00D17307">
        <w:rPr>
          <w:noProof/>
          <w:lang w:eastAsia="de-DE"/>
        </w:rPr>
        <w:drawing>
          <wp:inline distT="0" distB="0" distL="0" distR="0" wp14:anchorId="29C949FC" wp14:editId="2976489F">
            <wp:extent cx="5760720" cy="5546090"/>
            <wp:effectExtent l="38100" t="0" r="68580" b="0"/>
            <wp:docPr id="3" name="Diagramm 3">
              <a:extLst xmlns:a="http://schemas.openxmlformats.org/drawingml/2006/main">
                <a:ext uri="{FF2B5EF4-FFF2-40B4-BE49-F238E27FC236}">
                  <a16:creationId xmlns:a16="http://schemas.microsoft.com/office/drawing/2014/main" id="{79177822-86B5-F476-07DA-F65503F7E2A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2" r:lo="rId13" r:qs="rId14" r:cs="rId15"/>
              </a:graphicData>
            </a:graphic>
          </wp:inline>
        </w:drawing>
      </w:r>
    </w:p>
    <w:p w14:paraId="4CB37394" w14:textId="5A9FB7DA" w:rsidR="000412FE" w:rsidRDefault="000412FE" w:rsidP="000412FE">
      <w:pPr>
        <w:rPr>
          <w:lang w:val="en-US"/>
        </w:rPr>
      </w:pPr>
      <w:r w:rsidRPr="000412FE">
        <w:rPr>
          <w:lang w:val="en-US"/>
        </w:rPr>
        <w:t xml:space="preserve">Figure </w:t>
      </w:r>
      <w:r>
        <w:rPr>
          <w:lang w:val="en-US"/>
        </w:rPr>
        <w:t>3</w:t>
      </w:r>
      <w:r w:rsidRPr="000412FE">
        <w:rPr>
          <w:lang w:val="en-US"/>
        </w:rPr>
        <w:t xml:space="preserve">: </w:t>
      </w:r>
      <w:r w:rsidRPr="00D17307">
        <w:rPr>
          <w:lang w:val="en-US"/>
        </w:rPr>
        <w:t>Flow chart for the distribution of the individual results. Of the 269 patient samples, 106 were a</w:t>
      </w:r>
      <w:r>
        <w:rPr>
          <w:lang w:val="en-US"/>
        </w:rPr>
        <w:t>menable to FLCK determination. O</w:t>
      </w:r>
      <w:r w:rsidRPr="00D17307">
        <w:rPr>
          <w:lang w:val="en-US"/>
        </w:rPr>
        <w:t xml:space="preserve">f these, 8 were omitted due to excessive blood spiking. 18 showed </w:t>
      </w:r>
      <w:r>
        <w:rPr>
          <w:lang w:val="en-US"/>
        </w:rPr>
        <w:t>pattern 5+2 OC</w:t>
      </w:r>
      <w:r w:rsidRPr="00D17307">
        <w:rPr>
          <w:lang w:val="en-US"/>
        </w:rPr>
        <w:t xml:space="preserve">B while 80 patient samples </w:t>
      </w:r>
      <w:r>
        <w:rPr>
          <w:lang w:val="en-US"/>
        </w:rPr>
        <w:t>presented solely pattern 5 OCB</w:t>
      </w:r>
      <w:r w:rsidRPr="00D17307">
        <w:rPr>
          <w:lang w:val="en-US"/>
        </w:rPr>
        <w:t>.</w:t>
      </w:r>
      <w:r>
        <w:rPr>
          <w:lang w:val="en-US"/>
        </w:rPr>
        <w:t xml:space="preserve"> Further discrimination was based on the FLCK</w:t>
      </w:r>
      <w:r w:rsidR="006B6E41">
        <w:rPr>
          <w:lang w:val="en-US"/>
        </w:rPr>
        <w:t xml:space="preserve"> Index (3.61) published earlier </w:t>
      </w:r>
      <w:r w:rsidR="006B6E41">
        <w:rPr>
          <w:lang w:val="en-US"/>
        </w:rPr>
        <w:fldChar w:fldCharType="begin">
          <w:fldData xml:space="preserve">PEVuZE5vdGU+PENpdGU+PEF1dGhvcj5Tw7zDn2U8L0F1dGhvcj48WWVhcj4yMDE4PC9ZZWFyPjxS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==
</w:fldData>
        </w:fldChar>
      </w:r>
      <w:r w:rsidR="004861BD">
        <w:rPr>
          <w:lang w:val="en-US"/>
        </w:rPr>
        <w:instrText xml:space="preserve"> ADDIN EN.CITE </w:instrText>
      </w:r>
      <w:r w:rsidR="004861BD">
        <w:rPr>
          <w:lang w:val="en-US"/>
        </w:rPr>
        <w:fldChar w:fldCharType="begin">
          <w:fldData xml:space="preserve">PEVuZE5vdGU+PENpdGU+PEF1dGhvcj5Tw7zDn2U8L0F1dGhvcj48WWVhcj4yMDE4PC9ZZWFyPjxS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==
</w:fldData>
        </w:fldChar>
      </w:r>
      <w:r w:rsidR="004861BD">
        <w:rPr>
          <w:lang w:val="en-US"/>
        </w:rPr>
        <w:instrText xml:space="preserve"> ADDIN EN.CITE.DATA </w:instrText>
      </w:r>
      <w:r w:rsidR="004861BD">
        <w:rPr>
          <w:lang w:val="en-US"/>
        </w:rPr>
      </w:r>
      <w:r w:rsidR="004861BD">
        <w:rPr>
          <w:lang w:val="en-US"/>
        </w:rPr>
        <w:fldChar w:fldCharType="end"/>
      </w:r>
      <w:r w:rsidR="006B6E41">
        <w:rPr>
          <w:lang w:val="en-US"/>
        </w:rPr>
        <w:fldChar w:fldCharType="separate"/>
      </w:r>
      <w:r w:rsidR="004861BD">
        <w:rPr>
          <w:noProof/>
          <w:lang w:val="en-US"/>
        </w:rPr>
        <w:t>(2)</w:t>
      </w:r>
      <w:r w:rsidR="006B6E41">
        <w:rPr>
          <w:lang w:val="en-US"/>
        </w:rPr>
        <w:fldChar w:fldCharType="end"/>
      </w:r>
      <w:r>
        <w:rPr>
          <w:lang w:val="en-US"/>
        </w:rPr>
        <w:t xml:space="preserve"> </w:t>
      </w:r>
    </w:p>
    <w:p w14:paraId="1B65D73A" w14:textId="77777777" w:rsidR="000412FE" w:rsidRDefault="000412FE" w:rsidP="000412FE">
      <w:pPr>
        <w:rPr>
          <w:lang w:val="en-GB"/>
        </w:rPr>
      </w:pPr>
      <w:r>
        <w:rPr>
          <w:lang w:val="en-US"/>
        </w:rPr>
        <w:t xml:space="preserve">OCB: oligoclonal bands; </w:t>
      </w:r>
      <w:proofErr w:type="spellStart"/>
      <w:r w:rsidRPr="00866381">
        <w:rPr>
          <w:lang w:val="en-GB"/>
        </w:rPr>
        <w:t>FLCκ</w:t>
      </w:r>
      <w:proofErr w:type="spellEnd"/>
      <w:r>
        <w:rPr>
          <w:lang w:val="en-GB"/>
        </w:rPr>
        <w:t>:</w:t>
      </w:r>
      <w:r w:rsidRPr="00866381">
        <w:rPr>
          <w:lang w:val="en-GB"/>
        </w:rPr>
        <w:t xml:space="preserve"> free light chains kappa</w:t>
      </w:r>
      <w:r>
        <w:rPr>
          <w:lang w:val="en-GB"/>
        </w:rPr>
        <w:t>; IF: intrathecal fraction</w:t>
      </w:r>
    </w:p>
    <w:p w14:paraId="3BC6717D" w14:textId="77777777" w:rsidR="006B6E41" w:rsidRDefault="006B6E41" w:rsidP="000412FE">
      <w:pPr>
        <w:pStyle w:val="Beschriftung"/>
        <w:rPr>
          <w:lang w:val="en-GB"/>
        </w:rPr>
      </w:pPr>
    </w:p>
    <w:p w14:paraId="1FF3158B" w14:textId="29BA0AEF" w:rsidR="00DD0223" w:rsidRDefault="00DD0223" w:rsidP="000412FE">
      <w:pPr>
        <w:pStyle w:val="Beschriftung"/>
        <w:rPr>
          <w:lang w:val="en-GB"/>
        </w:rPr>
      </w:pPr>
    </w:p>
    <w:p w14:paraId="6CB88098" w14:textId="4D76D87D" w:rsidR="006D0AE4" w:rsidRDefault="006D0AE4">
      <w:pPr>
        <w:rPr>
          <w:lang w:val="en-GB"/>
        </w:rPr>
      </w:pPr>
      <w:r>
        <w:rPr>
          <w:lang w:val="en-GB"/>
        </w:rPr>
        <w:br w:type="page"/>
      </w:r>
    </w:p>
    <w:p w14:paraId="635C10F5" w14:textId="0CDB5F22" w:rsidR="003C27A3" w:rsidRPr="003C27A3" w:rsidRDefault="003C27A3">
      <w:pPr>
        <w:rPr>
          <w:b/>
        </w:rPr>
      </w:pPr>
      <w:r w:rsidRPr="003C27A3">
        <w:rPr>
          <w:b/>
        </w:rPr>
        <w:lastRenderedPageBreak/>
        <w:t>Figure 4</w:t>
      </w:r>
    </w:p>
    <w:p w14:paraId="24D1FC30" w14:textId="77777777" w:rsidR="00D72FB7" w:rsidRDefault="006D0AE4">
      <w:pPr>
        <w:rPr>
          <w:lang w:val="en-GB"/>
        </w:rPr>
      </w:pPr>
      <w:r w:rsidRPr="00D17307">
        <w:rPr>
          <w:noProof/>
          <w:lang w:eastAsia="de-DE"/>
        </w:rPr>
        <w:drawing>
          <wp:inline distT="0" distB="0" distL="0" distR="0" wp14:anchorId="55F23ACC" wp14:editId="26D19BC6">
            <wp:extent cx="5760720" cy="5546090"/>
            <wp:effectExtent l="38100" t="0" r="68580" b="0"/>
            <wp:docPr id="5" name="Diagramm 5">
              <a:extLst xmlns:a="http://schemas.openxmlformats.org/drawingml/2006/main">
                <a:ext uri="{FF2B5EF4-FFF2-40B4-BE49-F238E27FC236}">
                  <a16:creationId xmlns:a16="http://schemas.microsoft.com/office/drawing/2014/main" id="{79177822-86B5-F476-07DA-F65503F7E2A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7" r:lo="rId18" r:qs="rId19" r:cs="rId20"/>
              </a:graphicData>
            </a:graphic>
          </wp:inline>
        </w:drawing>
      </w:r>
    </w:p>
    <w:p w14:paraId="26C48200" w14:textId="5B4C5799" w:rsidR="00D72FB7" w:rsidRDefault="00D72FB7" w:rsidP="00D72FB7">
      <w:pPr>
        <w:rPr>
          <w:lang w:val="en-US"/>
        </w:rPr>
      </w:pPr>
      <w:r w:rsidRPr="000412FE">
        <w:rPr>
          <w:lang w:val="en-US"/>
        </w:rPr>
        <w:t xml:space="preserve">Figure </w:t>
      </w:r>
      <w:r>
        <w:rPr>
          <w:lang w:val="en-US"/>
        </w:rPr>
        <w:t>4</w:t>
      </w:r>
      <w:r w:rsidRPr="000412FE">
        <w:rPr>
          <w:lang w:val="en-US"/>
        </w:rPr>
        <w:t xml:space="preserve">: </w:t>
      </w:r>
      <w:r w:rsidRPr="00D17307">
        <w:rPr>
          <w:lang w:val="en-US"/>
        </w:rPr>
        <w:t>Flow chart for the distribution of the individual results. Of the 269 patient samples, 106 were a</w:t>
      </w:r>
      <w:r>
        <w:rPr>
          <w:lang w:val="en-US"/>
        </w:rPr>
        <w:t>menable to FLCK determination. O</w:t>
      </w:r>
      <w:r w:rsidRPr="00D17307">
        <w:rPr>
          <w:lang w:val="en-US"/>
        </w:rPr>
        <w:t xml:space="preserve">f these, 8 were omitted due to excessive blood spiking. 18 showed </w:t>
      </w:r>
      <w:r>
        <w:rPr>
          <w:lang w:val="en-US"/>
        </w:rPr>
        <w:t>pattern 5+2 OC</w:t>
      </w:r>
      <w:r w:rsidRPr="00D17307">
        <w:rPr>
          <w:lang w:val="en-US"/>
        </w:rPr>
        <w:t xml:space="preserve">B while 80 patient samples </w:t>
      </w:r>
      <w:r>
        <w:rPr>
          <w:lang w:val="en-US"/>
        </w:rPr>
        <w:t>presented solely pattern 5 OCB</w:t>
      </w:r>
      <w:r w:rsidRPr="00D17307">
        <w:rPr>
          <w:lang w:val="en-US"/>
        </w:rPr>
        <w:t>.</w:t>
      </w:r>
      <w:r>
        <w:rPr>
          <w:lang w:val="en-US"/>
        </w:rPr>
        <w:t xml:space="preserve"> Further discrimination was based on the FLCK Index (6.1) </w:t>
      </w:r>
      <w:r w:rsidR="003C27A3">
        <w:rPr>
          <w:lang w:val="en-US"/>
        </w:rPr>
        <w:t>as published in</w:t>
      </w:r>
      <w:r w:rsidR="004861BD">
        <w:rPr>
          <w:lang w:val="en-US"/>
        </w:rPr>
        <w:t xml:space="preserve"> </w:t>
      </w:r>
      <w:r w:rsidR="004861BD">
        <w:rPr>
          <w:lang w:val="en-US"/>
        </w:rPr>
        <w:fldChar w:fldCharType="begin">
          <w:fldData xml:space="preserve">PEVuZE5vdGU+PENpdGU+PEF1dGhvcj5IZWdlbjwvQXV0aG9yPjxZZWFyPjIwMjM8L1llYXI+PFJl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=
</w:fldData>
        </w:fldChar>
      </w:r>
      <w:r w:rsidR="004861BD">
        <w:rPr>
          <w:lang w:val="en-US"/>
        </w:rPr>
        <w:instrText xml:space="preserve"> ADDIN EN.CITE </w:instrText>
      </w:r>
      <w:r w:rsidR="004861BD">
        <w:rPr>
          <w:lang w:val="en-US"/>
        </w:rPr>
        <w:fldChar w:fldCharType="begin">
          <w:fldData xml:space="preserve">PEVuZE5vdGU+PENpdGU+PEF1dGhvcj5IZWdlbjwvQXV0aG9yPjxZZWFyPjIwMjM8L1llYXI+PFJl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=
</w:fldData>
        </w:fldChar>
      </w:r>
      <w:r w:rsidR="004861BD">
        <w:rPr>
          <w:lang w:val="en-US"/>
        </w:rPr>
        <w:instrText xml:space="preserve"> ADDIN EN.CITE.DATA </w:instrText>
      </w:r>
      <w:r w:rsidR="004861BD">
        <w:rPr>
          <w:lang w:val="en-US"/>
        </w:rPr>
      </w:r>
      <w:r w:rsidR="004861BD">
        <w:rPr>
          <w:lang w:val="en-US"/>
        </w:rPr>
        <w:fldChar w:fldCharType="end"/>
      </w:r>
      <w:r w:rsidR="004861BD">
        <w:rPr>
          <w:lang w:val="en-US"/>
        </w:rPr>
        <w:fldChar w:fldCharType="separate"/>
      </w:r>
      <w:r w:rsidR="004861BD">
        <w:rPr>
          <w:noProof/>
          <w:lang w:val="en-US"/>
        </w:rPr>
        <w:t>(3)</w:t>
      </w:r>
      <w:r w:rsidR="004861BD">
        <w:rPr>
          <w:lang w:val="en-US"/>
        </w:rPr>
        <w:fldChar w:fldCharType="end"/>
      </w:r>
      <w:r w:rsidR="004861BD">
        <w:rPr>
          <w:lang w:val="en-US"/>
        </w:rPr>
        <w:t>.</w:t>
      </w:r>
      <w:r>
        <w:rPr>
          <w:lang w:val="en-US"/>
        </w:rPr>
        <w:t xml:space="preserve">  </w:t>
      </w:r>
    </w:p>
    <w:p w14:paraId="5BBBF531" w14:textId="77777777" w:rsidR="00D72FB7" w:rsidRDefault="00D72FB7" w:rsidP="00D72FB7">
      <w:pPr>
        <w:rPr>
          <w:lang w:val="en-GB"/>
        </w:rPr>
      </w:pPr>
      <w:r>
        <w:rPr>
          <w:lang w:val="en-US"/>
        </w:rPr>
        <w:t xml:space="preserve">OCB: oligoclonal bands; </w:t>
      </w:r>
      <w:proofErr w:type="spellStart"/>
      <w:r w:rsidRPr="00866381">
        <w:rPr>
          <w:lang w:val="en-GB"/>
        </w:rPr>
        <w:t>FLCκ</w:t>
      </w:r>
      <w:proofErr w:type="spellEnd"/>
      <w:r>
        <w:rPr>
          <w:lang w:val="en-GB"/>
        </w:rPr>
        <w:t>:</w:t>
      </w:r>
      <w:r w:rsidRPr="00866381">
        <w:rPr>
          <w:lang w:val="en-GB"/>
        </w:rPr>
        <w:t xml:space="preserve"> free light chains kappa</w:t>
      </w:r>
      <w:r>
        <w:rPr>
          <w:lang w:val="en-GB"/>
        </w:rPr>
        <w:t>; IF: intrathecal fraction</w:t>
      </w:r>
    </w:p>
    <w:p w14:paraId="203A0E3F" w14:textId="04064725" w:rsidR="00DD0223" w:rsidRDefault="00DD0223">
      <w:pPr>
        <w:rPr>
          <w:lang w:val="en-GB"/>
        </w:rPr>
      </w:pPr>
      <w:r>
        <w:rPr>
          <w:lang w:val="en-GB"/>
        </w:rPr>
        <w:br w:type="page"/>
      </w:r>
    </w:p>
    <w:p w14:paraId="7FE41959" w14:textId="3C728036" w:rsidR="00811659" w:rsidRPr="00811659" w:rsidRDefault="00811659">
      <w:pPr>
        <w:rPr>
          <w:b/>
          <w:i/>
          <w:iCs/>
          <w:color w:val="44546A" w:themeColor="text2"/>
          <w:sz w:val="18"/>
          <w:szCs w:val="18"/>
          <w:lang w:val="en-GB"/>
        </w:rPr>
      </w:pPr>
      <w:r w:rsidRPr="00811659">
        <w:rPr>
          <w:b/>
          <w:lang w:val="en-GB"/>
        </w:rPr>
        <w:t>Table 1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632"/>
        <w:gridCol w:w="2384"/>
        <w:gridCol w:w="2384"/>
      </w:tblGrid>
      <w:tr w:rsidR="00DD0223" w:rsidRPr="004861BD" w14:paraId="7BE7D4BD" w14:textId="77777777" w:rsidTr="004A7B91">
        <w:tc>
          <w:tcPr>
            <w:tcW w:w="2632" w:type="dxa"/>
          </w:tcPr>
          <w:p w14:paraId="7BF295CA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2384" w:type="dxa"/>
          </w:tcPr>
          <w:p w14:paraId="24697007" w14:textId="6D2E359C" w:rsidR="00DD0223" w:rsidRDefault="00DD0223" w:rsidP="004A7B91">
            <w:pPr>
              <w:spacing w:line="360" w:lineRule="auto"/>
              <w:jc w:val="both"/>
              <w:rPr>
                <w:lang w:val="en-US"/>
              </w:rPr>
            </w:pPr>
            <w:r w:rsidRPr="00E74BB8">
              <w:rPr>
                <w:rFonts w:cs="Times New Roman"/>
                <w:szCs w:val="24"/>
                <w:lang w:val="en-US"/>
              </w:rPr>
              <w:t>Pattern</w:t>
            </w:r>
            <w:r>
              <w:rPr>
                <w:rFonts w:cs="Times New Roman"/>
                <w:szCs w:val="24"/>
                <w:lang w:val="en-US"/>
              </w:rPr>
              <w:t xml:space="preserve"> 5 in isoelectric focusing (n=57</w:t>
            </w:r>
            <w:r w:rsidRPr="00E74BB8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7BFB89F1" w14:textId="5FBF898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Combined pattern 5 and 2 in isoelectric focusing (n=</w:t>
            </w:r>
            <w:r w:rsidR="00D07C09">
              <w:rPr>
                <w:rFonts w:cs="Times New Roman"/>
                <w:szCs w:val="24"/>
                <w:lang w:val="en-US"/>
              </w:rPr>
              <w:t>14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DD0223" w:rsidRPr="00C95D86" w14:paraId="7C492D26" w14:textId="77777777" w:rsidTr="004A7B91">
        <w:tc>
          <w:tcPr>
            <w:tcW w:w="2632" w:type="dxa"/>
          </w:tcPr>
          <w:p w14:paraId="07D94FF9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Age (y)</w:t>
            </w:r>
          </w:p>
        </w:tc>
        <w:tc>
          <w:tcPr>
            <w:tcW w:w="2384" w:type="dxa"/>
          </w:tcPr>
          <w:p w14:paraId="36DDB9EE" w14:textId="35638535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69 (61; 77)</w:t>
            </w:r>
          </w:p>
        </w:tc>
        <w:tc>
          <w:tcPr>
            <w:tcW w:w="2384" w:type="dxa"/>
          </w:tcPr>
          <w:p w14:paraId="7332BB52" w14:textId="20A26088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69 (58; 78)</w:t>
            </w:r>
          </w:p>
        </w:tc>
      </w:tr>
      <w:tr w:rsidR="00DD0223" w:rsidRPr="00C95D86" w14:paraId="5717D5DB" w14:textId="77777777" w:rsidTr="004A7B91">
        <w:tc>
          <w:tcPr>
            <w:tcW w:w="2632" w:type="dxa"/>
          </w:tcPr>
          <w:p w14:paraId="1E560E75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Female n (%)</w:t>
            </w:r>
          </w:p>
        </w:tc>
        <w:tc>
          <w:tcPr>
            <w:tcW w:w="2384" w:type="dxa"/>
          </w:tcPr>
          <w:p w14:paraId="66755786" w14:textId="46EE92A7" w:rsidR="00DD0223" w:rsidRDefault="007332E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6</w:t>
            </w:r>
            <w:r w:rsidR="00DD0223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28</w:t>
            </w:r>
            <w:r w:rsidR="00DD0223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3EAB9249" w14:textId="61F1B62D" w:rsidR="00DD0223" w:rsidRDefault="003B2A0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4 (29)</w:t>
            </w:r>
          </w:p>
        </w:tc>
      </w:tr>
      <w:tr w:rsidR="00DD0223" w:rsidRPr="00C95D86" w14:paraId="2F4A8530" w14:textId="77777777" w:rsidTr="004A7B91">
        <w:tc>
          <w:tcPr>
            <w:tcW w:w="2632" w:type="dxa"/>
          </w:tcPr>
          <w:p w14:paraId="48741C82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Known hematological malignancy n (%)</w:t>
            </w:r>
          </w:p>
        </w:tc>
        <w:tc>
          <w:tcPr>
            <w:tcW w:w="2384" w:type="dxa"/>
          </w:tcPr>
          <w:p w14:paraId="29767AEC" w14:textId="5AB84491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 xml:space="preserve">MM/lymphoma </w:t>
            </w:r>
            <w:r w:rsidR="00E76E08">
              <w:rPr>
                <w:rFonts w:cs="Times New Roman"/>
                <w:szCs w:val="24"/>
                <w:lang w:val="en-US"/>
              </w:rPr>
              <w:t>7</w:t>
            </w:r>
            <w:r>
              <w:rPr>
                <w:rFonts w:cs="Times New Roman"/>
                <w:szCs w:val="24"/>
                <w:lang w:val="en-US"/>
              </w:rPr>
              <w:t xml:space="preserve"> (1</w:t>
            </w:r>
            <w:r w:rsidR="00E76E08">
              <w:rPr>
                <w:rFonts w:cs="Times New Roman"/>
                <w:szCs w:val="24"/>
                <w:lang w:val="en-US"/>
              </w:rPr>
              <w:t>2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41568574" w14:textId="5A9AF6B8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 xml:space="preserve">MM/lymphoma </w:t>
            </w:r>
            <w:r w:rsidR="003B2A03">
              <w:rPr>
                <w:rFonts w:cs="Times New Roman"/>
                <w:szCs w:val="24"/>
                <w:lang w:val="en-US"/>
              </w:rPr>
              <w:t>3 (21)</w:t>
            </w:r>
          </w:p>
        </w:tc>
      </w:tr>
      <w:tr w:rsidR="00DD0223" w:rsidRPr="00C95D86" w14:paraId="427CFECC" w14:textId="77777777" w:rsidTr="004A7B91">
        <w:tc>
          <w:tcPr>
            <w:tcW w:w="2632" w:type="dxa"/>
          </w:tcPr>
          <w:p w14:paraId="58E4584E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Immunfixation</w:t>
            </w:r>
            <w:proofErr w:type="spellEnd"/>
            <w:r>
              <w:rPr>
                <w:rFonts w:cs="Times New Roman"/>
                <w:szCs w:val="24"/>
                <w:lang w:val="en-US"/>
              </w:rPr>
              <w:t xml:space="preserve"> serum n (%) available samples</w:t>
            </w:r>
          </w:p>
          <w:p w14:paraId="4B1C8852" w14:textId="77777777" w:rsidR="00DD0223" w:rsidRPr="00D81630" w:rsidRDefault="00DD0223" w:rsidP="00DD0223">
            <w:pPr>
              <w:pStyle w:val="Listenabsatz"/>
              <w:numPr>
                <w:ilvl w:val="0"/>
                <w:numId w:val="2"/>
              </w:num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81630">
              <w:rPr>
                <w:rFonts w:cs="Times New Roman"/>
                <w:szCs w:val="24"/>
                <w:lang w:val="en-US"/>
              </w:rPr>
              <w:t>IgG kappa</w:t>
            </w:r>
          </w:p>
          <w:p w14:paraId="20A67F6B" w14:textId="77777777" w:rsidR="00DD0223" w:rsidRPr="00D81630" w:rsidRDefault="00DD0223" w:rsidP="00DD0223">
            <w:pPr>
              <w:pStyle w:val="Listenabsatz"/>
              <w:numPr>
                <w:ilvl w:val="0"/>
                <w:numId w:val="2"/>
              </w:num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81630">
              <w:rPr>
                <w:rFonts w:cs="Times New Roman"/>
                <w:szCs w:val="24"/>
                <w:lang w:val="en-US"/>
              </w:rPr>
              <w:t>IgG lambda</w:t>
            </w:r>
          </w:p>
          <w:p w14:paraId="2E72E63E" w14:textId="77777777" w:rsidR="00DD0223" w:rsidRPr="00D81630" w:rsidRDefault="00DD0223" w:rsidP="00DD0223">
            <w:pPr>
              <w:pStyle w:val="Listenabsatz"/>
              <w:numPr>
                <w:ilvl w:val="0"/>
                <w:numId w:val="2"/>
              </w:num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81630">
              <w:rPr>
                <w:rFonts w:cs="Times New Roman"/>
                <w:szCs w:val="24"/>
                <w:lang w:val="en-US"/>
              </w:rPr>
              <w:t>IgA kappa</w:t>
            </w:r>
          </w:p>
          <w:p w14:paraId="08F79F1C" w14:textId="77777777" w:rsidR="00DD0223" w:rsidRPr="00AD0101" w:rsidRDefault="00DD0223" w:rsidP="00DD0223">
            <w:pPr>
              <w:pStyle w:val="Listenabsatz"/>
              <w:numPr>
                <w:ilvl w:val="0"/>
                <w:numId w:val="2"/>
              </w:num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81630">
              <w:rPr>
                <w:rFonts w:cs="Times New Roman"/>
                <w:szCs w:val="24"/>
                <w:lang w:val="en-US"/>
              </w:rPr>
              <w:t>IgA lambda</w:t>
            </w:r>
          </w:p>
        </w:tc>
        <w:tc>
          <w:tcPr>
            <w:tcW w:w="2384" w:type="dxa"/>
          </w:tcPr>
          <w:p w14:paraId="1E9FACB2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</w:p>
          <w:p w14:paraId="6EB0F2FE" w14:textId="7B75C148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57 (100)</w:t>
            </w:r>
          </w:p>
          <w:p w14:paraId="1566DB4F" w14:textId="66439AE9" w:rsidR="00DD0223" w:rsidRDefault="00E76E08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9</w:t>
            </w:r>
            <w:r w:rsidR="00DD0223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51</w:t>
            </w:r>
            <w:r w:rsidR="00DD0223">
              <w:rPr>
                <w:rFonts w:cs="Times New Roman"/>
                <w:szCs w:val="24"/>
                <w:lang w:val="en-US"/>
              </w:rPr>
              <w:t>)</w:t>
            </w:r>
          </w:p>
          <w:p w14:paraId="25F821DE" w14:textId="2F6E0128" w:rsidR="00DD0223" w:rsidRDefault="00E76E08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6</w:t>
            </w:r>
            <w:r w:rsidR="00DD0223">
              <w:rPr>
                <w:rFonts w:cs="Times New Roman"/>
                <w:szCs w:val="24"/>
                <w:lang w:val="en-US"/>
              </w:rPr>
              <w:t>(</w:t>
            </w:r>
            <w:r>
              <w:rPr>
                <w:rFonts w:cs="Times New Roman"/>
                <w:szCs w:val="24"/>
                <w:lang w:val="en-US"/>
              </w:rPr>
              <w:t>45</w:t>
            </w:r>
            <w:r w:rsidR="00DD0223">
              <w:rPr>
                <w:rFonts w:cs="Times New Roman"/>
                <w:szCs w:val="24"/>
                <w:lang w:val="en-US"/>
              </w:rPr>
              <w:t>)</w:t>
            </w:r>
          </w:p>
          <w:p w14:paraId="5B9F47BA" w14:textId="56BBD539" w:rsidR="00E76E08" w:rsidRDefault="00E76E08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 (2)</w:t>
            </w:r>
          </w:p>
          <w:p w14:paraId="71B18585" w14:textId="2B75A748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 (</w:t>
            </w:r>
            <w:r w:rsidR="00E76E08">
              <w:rPr>
                <w:rFonts w:cs="Times New Roman"/>
                <w:szCs w:val="24"/>
                <w:lang w:val="en-US"/>
              </w:rPr>
              <w:t>2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425C3900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</w:p>
          <w:p w14:paraId="7A8463B0" w14:textId="77777777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4 (100)</w:t>
            </w:r>
          </w:p>
          <w:p w14:paraId="03785FA0" w14:textId="4DFB4B40" w:rsidR="00D07C09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6</w:t>
            </w:r>
            <w:r w:rsidR="003B2A03">
              <w:rPr>
                <w:rFonts w:cs="Times New Roman"/>
                <w:szCs w:val="24"/>
                <w:lang w:val="en-US"/>
              </w:rPr>
              <w:t xml:space="preserve"> (43)</w:t>
            </w:r>
          </w:p>
          <w:p w14:paraId="620DB245" w14:textId="63A3E90F" w:rsidR="00D07C09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8</w:t>
            </w:r>
            <w:r w:rsidR="003B2A03">
              <w:rPr>
                <w:rFonts w:cs="Times New Roman"/>
                <w:szCs w:val="24"/>
                <w:lang w:val="en-US"/>
              </w:rPr>
              <w:t xml:space="preserve"> (57)</w:t>
            </w:r>
          </w:p>
        </w:tc>
      </w:tr>
      <w:tr w:rsidR="00DD0223" w:rsidRPr="00C95D86" w14:paraId="1C4957DB" w14:textId="77777777" w:rsidTr="004A7B91">
        <w:tc>
          <w:tcPr>
            <w:tcW w:w="2632" w:type="dxa"/>
          </w:tcPr>
          <w:p w14:paraId="5047AA01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FLCκ</w:t>
            </w:r>
            <w:proofErr w:type="spellEnd"/>
            <w:r>
              <w:rPr>
                <w:rFonts w:cs="Times New Roman"/>
                <w:szCs w:val="24"/>
                <w:lang w:val="en-US"/>
              </w:rPr>
              <w:t xml:space="preserve"> serum (mg/l)</w:t>
            </w:r>
          </w:p>
        </w:tc>
        <w:tc>
          <w:tcPr>
            <w:tcW w:w="2384" w:type="dxa"/>
          </w:tcPr>
          <w:p w14:paraId="6851D6A8" w14:textId="3FE1EB70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7.2 (12.3;25.2)</w:t>
            </w:r>
          </w:p>
        </w:tc>
        <w:tc>
          <w:tcPr>
            <w:tcW w:w="2384" w:type="dxa"/>
          </w:tcPr>
          <w:p w14:paraId="26A4D342" w14:textId="340BA618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2.65 (10.1; 14.5)</w:t>
            </w:r>
          </w:p>
        </w:tc>
      </w:tr>
      <w:tr w:rsidR="00DD0223" w:rsidRPr="00C95D86" w14:paraId="5FBE297E" w14:textId="77777777" w:rsidTr="004A7B91">
        <w:tc>
          <w:tcPr>
            <w:tcW w:w="2632" w:type="dxa"/>
          </w:tcPr>
          <w:p w14:paraId="44BC2DF9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FLCκ</w:t>
            </w:r>
            <w:proofErr w:type="spellEnd"/>
            <w:r>
              <w:rPr>
                <w:rFonts w:cs="Times New Roman"/>
                <w:szCs w:val="24"/>
                <w:lang w:val="en-US"/>
              </w:rPr>
              <w:t xml:space="preserve"> CSF (mg/l)</w:t>
            </w:r>
          </w:p>
        </w:tc>
        <w:tc>
          <w:tcPr>
            <w:tcW w:w="2384" w:type="dxa"/>
          </w:tcPr>
          <w:p w14:paraId="023C72E4" w14:textId="3AE4B366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0.29 (0.17;0.48)</w:t>
            </w:r>
          </w:p>
        </w:tc>
        <w:tc>
          <w:tcPr>
            <w:tcW w:w="2384" w:type="dxa"/>
          </w:tcPr>
          <w:p w14:paraId="6410489A" w14:textId="3C988839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0.74 (0.29; 1.17)</w:t>
            </w:r>
          </w:p>
        </w:tc>
      </w:tr>
      <w:tr w:rsidR="00DD0223" w:rsidRPr="00C95D86" w14:paraId="7EA96716" w14:textId="77777777" w:rsidTr="004A7B91">
        <w:tc>
          <w:tcPr>
            <w:tcW w:w="2632" w:type="dxa"/>
          </w:tcPr>
          <w:p w14:paraId="1D4AA6AF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FLCκ</w:t>
            </w:r>
            <w:proofErr w:type="spellEnd"/>
          </w:p>
        </w:tc>
        <w:tc>
          <w:tcPr>
            <w:tcW w:w="2384" w:type="dxa"/>
          </w:tcPr>
          <w:p w14:paraId="53E94E3B" w14:textId="347EF07A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5.2 (11.1; 27.7)</w:t>
            </w:r>
          </w:p>
        </w:tc>
        <w:tc>
          <w:tcPr>
            <w:tcW w:w="2384" w:type="dxa"/>
          </w:tcPr>
          <w:p w14:paraId="386B124A" w14:textId="3EA3A41E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41.2 (20.9; 113:9)</w:t>
            </w:r>
          </w:p>
        </w:tc>
      </w:tr>
      <w:tr w:rsidR="00DD0223" w:rsidRPr="00C95D86" w14:paraId="7C15840E" w14:textId="77777777" w:rsidTr="004A7B91">
        <w:tc>
          <w:tcPr>
            <w:tcW w:w="2632" w:type="dxa"/>
          </w:tcPr>
          <w:p w14:paraId="43E4BEC3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FLCκ</w:t>
            </w:r>
            <w:proofErr w:type="spellEnd"/>
            <w:r>
              <w:rPr>
                <w:rFonts w:cs="Times New Roman"/>
                <w:szCs w:val="24"/>
                <w:lang w:val="en-US"/>
              </w:rPr>
              <w:t xml:space="preserve"> Index (</w:t>
            </w:r>
            <w:proofErr w:type="spellStart"/>
            <w:r>
              <w:rPr>
                <w:rFonts w:cs="Times New Roman"/>
                <w:szCs w:val="24"/>
                <w:lang w:val="en-US"/>
              </w:rPr>
              <w:t>QFLCκ</w:t>
            </w:r>
            <w:proofErr w:type="spellEnd"/>
            <w:r>
              <w:rPr>
                <w:rFonts w:cs="Times New Roman"/>
                <w:szCs w:val="24"/>
                <w:lang w:val="en-US"/>
              </w:rPr>
              <w:t>/</w:t>
            </w:r>
            <w:proofErr w:type="spellStart"/>
            <w:r>
              <w:rPr>
                <w:rFonts w:cs="Times New Roman"/>
                <w:szCs w:val="24"/>
                <w:lang w:val="en-US"/>
              </w:rPr>
              <w:t>QAlb</w:t>
            </w:r>
            <w:proofErr w:type="spellEnd"/>
            <w:r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39771DC6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.1 (1.6; 3.4)</w:t>
            </w:r>
          </w:p>
        </w:tc>
        <w:tc>
          <w:tcPr>
            <w:tcW w:w="2384" w:type="dxa"/>
          </w:tcPr>
          <w:p w14:paraId="29BE1417" w14:textId="7FC0F2D9" w:rsidR="00DD0223" w:rsidRDefault="003B2A0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4.7 (4.1; 10.6)</w:t>
            </w:r>
          </w:p>
        </w:tc>
      </w:tr>
      <w:tr w:rsidR="00DD0223" w:rsidRPr="00864D84" w14:paraId="386ADBE4" w14:textId="77777777" w:rsidTr="004A7B91">
        <w:tc>
          <w:tcPr>
            <w:tcW w:w="2632" w:type="dxa"/>
          </w:tcPr>
          <w:p w14:paraId="6077F4C9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04BAE">
              <w:rPr>
                <w:szCs w:val="24"/>
              </w:rPr>
              <w:t>FLC</w:t>
            </w:r>
            <w:r>
              <w:rPr>
                <w:szCs w:val="24"/>
                <w:lang w:val="en-US"/>
              </w:rPr>
              <w:t>κ</w:t>
            </w:r>
            <w:r w:rsidRPr="00D04BAE">
              <w:rPr>
                <w:szCs w:val="24"/>
              </w:rPr>
              <w:t xml:space="preserve"> </w:t>
            </w:r>
            <w:r w:rsidRPr="00D04BAE">
              <w:rPr>
                <w:szCs w:val="24"/>
                <w:vertAlign w:val="subscript"/>
              </w:rPr>
              <w:t>IF</w:t>
            </w:r>
            <w:r w:rsidRPr="005C59AD">
              <w:rPr>
                <w:szCs w:val="24"/>
              </w:rPr>
              <w:t>&gt;0%</w:t>
            </w:r>
            <w:r>
              <w:rPr>
                <w:szCs w:val="24"/>
                <w:vertAlign w:val="subscript"/>
              </w:rPr>
              <w:t xml:space="preserve"> </w:t>
            </w:r>
            <w:r w:rsidRPr="00306FA7">
              <w:rPr>
                <w:rFonts w:cs="Times New Roman"/>
                <w:szCs w:val="24"/>
                <w:lang w:val="en-US"/>
              </w:rPr>
              <w:t>n</w:t>
            </w:r>
            <w:r>
              <w:rPr>
                <w:rFonts w:cs="Times New Roman"/>
                <w:szCs w:val="24"/>
                <w:lang w:val="en-US"/>
              </w:rPr>
              <w:t xml:space="preserve"> </w:t>
            </w:r>
            <w:r w:rsidRPr="00306FA7">
              <w:rPr>
                <w:rFonts w:cs="Times New Roman"/>
                <w:szCs w:val="24"/>
                <w:lang w:val="en-US"/>
              </w:rPr>
              <w:t>(%)</w:t>
            </w:r>
          </w:p>
        </w:tc>
        <w:tc>
          <w:tcPr>
            <w:tcW w:w="2384" w:type="dxa"/>
          </w:tcPr>
          <w:p w14:paraId="74F6ABD7" w14:textId="3AAD0FF0" w:rsidR="00DD0223" w:rsidRPr="00BA7845" w:rsidDel="00020C7E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highlight w:val="yellow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 xml:space="preserve"> </w:t>
            </w:r>
            <w:r w:rsidR="00E76E08">
              <w:rPr>
                <w:rFonts w:cs="Times New Roman"/>
                <w:szCs w:val="24"/>
                <w:lang w:val="en-US"/>
              </w:rPr>
              <w:t>10</w:t>
            </w:r>
            <w:r w:rsidR="007332E3">
              <w:rPr>
                <w:rFonts w:cs="Times New Roman"/>
                <w:szCs w:val="24"/>
                <w:lang w:val="en-US"/>
              </w:rPr>
              <w:t xml:space="preserve"> </w:t>
            </w:r>
            <w:r w:rsidRPr="007F4D78">
              <w:rPr>
                <w:rFonts w:cs="Times New Roman"/>
                <w:szCs w:val="24"/>
                <w:lang w:val="en-US"/>
              </w:rPr>
              <w:t>(</w:t>
            </w:r>
            <w:r w:rsidR="00E76E08">
              <w:rPr>
                <w:rFonts w:cs="Times New Roman"/>
                <w:szCs w:val="24"/>
                <w:lang w:val="en-US"/>
              </w:rPr>
              <w:t>18</w:t>
            </w:r>
            <w:r w:rsidRPr="007F4D78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362B5BBB" w14:textId="6672A407" w:rsidR="00DD0223" w:rsidRPr="00BA7845" w:rsidRDefault="003B2A03" w:rsidP="004A7B91">
            <w:pPr>
              <w:spacing w:line="360" w:lineRule="auto"/>
              <w:jc w:val="both"/>
              <w:rPr>
                <w:rFonts w:cs="Times New Roman"/>
                <w:szCs w:val="24"/>
                <w:highlight w:val="yellow"/>
                <w:lang w:val="en-US"/>
              </w:rPr>
            </w:pPr>
            <w:r w:rsidRPr="003B2A03">
              <w:rPr>
                <w:rFonts w:cs="Times New Roman"/>
                <w:szCs w:val="24"/>
                <w:lang w:val="en-US"/>
              </w:rPr>
              <w:t>13</w:t>
            </w:r>
            <w:r>
              <w:rPr>
                <w:rFonts w:cs="Times New Roman"/>
                <w:szCs w:val="24"/>
                <w:lang w:val="en-US"/>
              </w:rPr>
              <w:t xml:space="preserve"> (93)</w:t>
            </w:r>
          </w:p>
        </w:tc>
      </w:tr>
      <w:tr w:rsidR="008D05C8" w:rsidRPr="00864D84" w14:paraId="0F32D29C" w14:textId="77777777" w:rsidTr="004A7B91">
        <w:tc>
          <w:tcPr>
            <w:tcW w:w="2632" w:type="dxa"/>
          </w:tcPr>
          <w:p w14:paraId="17B2140B" w14:textId="217699C6" w:rsidR="008D05C8" w:rsidRPr="00D04BAE" w:rsidRDefault="0017040D" w:rsidP="004A7B91">
            <w:pPr>
              <w:spacing w:line="360" w:lineRule="auto"/>
              <w:jc w:val="both"/>
              <w:rPr>
                <w:szCs w:val="24"/>
              </w:rPr>
            </w:pPr>
            <w:r>
              <w:rPr>
                <w:szCs w:val="24"/>
              </w:rPr>
              <w:t>FLC</w:t>
            </w:r>
            <w:r>
              <w:rPr>
                <w:szCs w:val="24"/>
                <w:lang w:val="en-US"/>
              </w:rPr>
              <w:t>κ Index &gt; 6.6</w:t>
            </w:r>
          </w:p>
        </w:tc>
        <w:tc>
          <w:tcPr>
            <w:tcW w:w="2384" w:type="dxa"/>
          </w:tcPr>
          <w:p w14:paraId="25B7B2E7" w14:textId="0A8CA8DC" w:rsidR="008D05C8" w:rsidRDefault="008D05C8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 (4)</w:t>
            </w:r>
          </w:p>
        </w:tc>
        <w:tc>
          <w:tcPr>
            <w:tcW w:w="2384" w:type="dxa"/>
          </w:tcPr>
          <w:p w14:paraId="135717A5" w14:textId="313C9FB4" w:rsidR="008D05C8" w:rsidRPr="003B2A03" w:rsidRDefault="008D05C8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5 (35)</w:t>
            </w:r>
          </w:p>
        </w:tc>
      </w:tr>
      <w:tr w:rsidR="00DD0223" w:rsidRPr="00864D84" w14:paraId="7B21C73A" w14:textId="77777777" w:rsidTr="004A7B91">
        <w:tc>
          <w:tcPr>
            <w:tcW w:w="2632" w:type="dxa"/>
          </w:tcPr>
          <w:p w14:paraId="76829430" w14:textId="77777777" w:rsidR="00DD0223" w:rsidRPr="00D04BAE" w:rsidRDefault="00DD0223" w:rsidP="004A7B91">
            <w:pPr>
              <w:spacing w:line="360" w:lineRule="auto"/>
              <w:jc w:val="both"/>
              <w:rPr>
                <w:szCs w:val="24"/>
              </w:rPr>
            </w:pPr>
            <w:r>
              <w:rPr>
                <w:szCs w:val="24"/>
              </w:rPr>
              <w:t>FLC</w:t>
            </w:r>
            <w:r>
              <w:rPr>
                <w:szCs w:val="24"/>
                <w:lang w:val="en-US"/>
              </w:rPr>
              <w:t>κ Index &gt; 3.61</w:t>
            </w:r>
          </w:p>
        </w:tc>
        <w:tc>
          <w:tcPr>
            <w:tcW w:w="2384" w:type="dxa"/>
          </w:tcPr>
          <w:p w14:paraId="0A7BF7E4" w14:textId="4A04CEC9" w:rsidR="00DD0223" w:rsidRPr="007F4D78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 xml:space="preserve"> </w:t>
            </w:r>
            <w:r w:rsidR="007332E3">
              <w:rPr>
                <w:rFonts w:cs="Times New Roman"/>
                <w:szCs w:val="24"/>
                <w:lang w:val="en-US"/>
              </w:rPr>
              <w:t xml:space="preserve">8 </w:t>
            </w:r>
            <w:r>
              <w:rPr>
                <w:rFonts w:cs="Times New Roman"/>
                <w:szCs w:val="24"/>
                <w:lang w:val="en-US"/>
              </w:rPr>
              <w:t>(</w:t>
            </w:r>
            <w:r w:rsidR="007332E3">
              <w:rPr>
                <w:rFonts w:cs="Times New Roman"/>
                <w:szCs w:val="24"/>
                <w:lang w:val="en-US"/>
              </w:rPr>
              <w:t>14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50E1A272" w14:textId="1DC0E450" w:rsidR="00DD0223" w:rsidRPr="00067345" w:rsidRDefault="003B2A0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2 (85)</w:t>
            </w:r>
          </w:p>
        </w:tc>
      </w:tr>
      <w:tr w:rsidR="00DD0223" w:rsidRPr="00C95D86" w14:paraId="5AD276B1" w14:textId="77777777" w:rsidTr="004A7B91">
        <w:tc>
          <w:tcPr>
            <w:tcW w:w="2632" w:type="dxa"/>
          </w:tcPr>
          <w:p w14:paraId="59E4F7C7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CC (/µl)</w:t>
            </w:r>
          </w:p>
        </w:tc>
        <w:tc>
          <w:tcPr>
            <w:tcW w:w="2384" w:type="dxa"/>
          </w:tcPr>
          <w:p w14:paraId="400262F0" w14:textId="24293804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 (1; 3)</w:t>
            </w:r>
          </w:p>
        </w:tc>
        <w:tc>
          <w:tcPr>
            <w:tcW w:w="2384" w:type="dxa"/>
          </w:tcPr>
          <w:p w14:paraId="369A5C44" w14:textId="1462C8B6" w:rsidR="00DD0223" w:rsidRDefault="003B2A0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 (2;4)</w:t>
            </w:r>
          </w:p>
        </w:tc>
      </w:tr>
      <w:tr w:rsidR="00DD0223" w:rsidRPr="00C95D86" w14:paraId="1FFAB1EB" w14:textId="77777777" w:rsidTr="004A7B91">
        <w:tc>
          <w:tcPr>
            <w:tcW w:w="2632" w:type="dxa"/>
          </w:tcPr>
          <w:p w14:paraId="572043E8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Lactate (mmol/l)</w:t>
            </w:r>
          </w:p>
        </w:tc>
        <w:tc>
          <w:tcPr>
            <w:tcW w:w="2384" w:type="dxa"/>
          </w:tcPr>
          <w:p w14:paraId="0BDA12CC" w14:textId="0849135A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.9 (1.7; 2.2)</w:t>
            </w:r>
          </w:p>
        </w:tc>
        <w:tc>
          <w:tcPr>
            <w:tcW w:w="2384" w:type="dxa"/>
          </w:tcPr>
          <w:p w14:paraId="480FC4B8" w14:textId="0A8DBE58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.1 (1.8; 2.3)</w:t>
            </w:r>
          </w:p>
        </w:tc>
      </w:tr>
      <w:tr w:rsidR="00DD0223" w:rsidRPr="00C95D86" w14:paraId="5C7C454F" w14:textId="77777777" w:rsidTr="004A7B91">
        <w:tc>
          <w:tcPr>
            <w:tcW w:w="2632" w:type="dxa"/>
          </w:tcPr>
          <w:p w14:paraId="6F884D80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Alb</w:t>
            </w:r>
            <w:proofErr w:type="spellEnd"/>
          </w:p>
        </w:tc>
        <w:tc>
          <w:tcPr>
            <w:tcW w:w="2384" w:type="dxa"/>
          </w:tcPr>
          <w:p w14:paraId="5B120C21" w14:textId="275CB4D8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7.8 (5.74; 13.31)</w:t>
            </w:r>
          </w:p>
        </w:tc>
        <w:tc>
          <w:tcPr>
            <w:tcW w:w="2384" w:type="dxa"/>
          </w:tcPr>
          <w:p w14:paraId="5E6825BA" w14:textId="2DB090E7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8.8 (5.16; 9.83)</w:t>
            </w:r>
          </w:p>
        </w:tc>
      </w:tr>
      <w:tr w:rsidR="00DD0223" w:rsidRPr="00C95D86" w14:paraId="3BF132F7" w14:textId="77777777" w:rsidTr="004A7B91">
        <w:tc>
          <w:tcPr>
            <w:tcW w:w="2632" w:type="dxa"/>
          </w:tcPr>
          <w:p w14:paraId="267BC164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IgG</w:t>
            </w:r>
            <w:proofErr w:type="spellEnd"/>
          </w:p>
        </w:tc>
        <w:tc>
          <w:tcPr>
            <w:tcW w:w="2384" w:type="dxa"/>
          </w:tcPr>
          <w:p w14:paraId="74B6DD0F" w14:textId="614592DB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3.67 (2.67;6.88)</w:t>
            </w:r>
          </w:p>
        </w:tc>
        <w:tc>
          <w:tcPr>
            <w:tcW w:w="2384" w:type="dxa"/>
          </w:tcPr>
          <w:p w14:paraId="264B9072" w14:textId="5AE37C3A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4.19 (2.96; 5.98)</w:t>
            </w:r>
          </w:p>
        </w:tc>
      </w:tr>
      <w:tr w:rsidR="00DD0223" w:rsidRPr="00C95D86" w14:paraId="02522141" w14:textId="77777777" w:rsidTr="004A7B91">
        <w:tc>
          <w:tcPr>
            <w:tcW w:w="2632" w:type="dxa"/>
          </w:tcPr>
          <w:p w14:paraId="2F3D077F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IgM</w:t>
            </w:r>
            <w:proofErr w:type="spellEnd"/>
          </w:p>
        </w:tc>
        <w:tc>
          <w:tcPr>
            <w:tcW w:w="2384" w:type="dxa"/>
          </w:tcPr>
          <w:p w14:paraId="53555DD7" w14:textId="23DECE26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0.77 (0.48;1.66)</w:t>
            </w:r>
          </w:p>
        </w:tc>
        <w:tc>
          <w:tcPr>
            <w:tcW w:w="2384" w:type="dxa"/>
          </w:tcPr>
          <w:p w14:paraId="0CFDDE9F" w14:textId="641A88E7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0.94 (0.71; 2.16)</w:t>
            </w:r>
          </w:p>
        </w:tc>
      </w:tr>
      <w:tr w:rsidR="00DD0223" w:rsidRPr="00C95D86" w14:paraId="72AAA5C1" w14:textId="77777777" w:rsidTr="004A7B91">
        <w:tc>
          <w:tcPr>
            <w:tcW w:w="2632" w:type="dxa"/>
          </w:tcPr>
          <w:p w14:paraId="23D26387" w14:textId="77777777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IgA</w:t>
            </w:r>
            <w:proofErr w:type="spellEnd"/>
          </w:p>
        </w:tc>
        <w:tc>
          <w:tcPr>
            <w:tcW w:w="2384" w:type="dxa"/>
          </w:tcPr>
          <w:p w14:paraId="5940EC43" w14:textId="41158AAD" w:rsidR="00DD0223" w:rsidRDefault="00DD0223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.1 (1.37; 3.72)</w:t>
            </w:r>
          </w:p>
        </w:tc>
        <w:tc>
          <w:tcPr>
            <w:tcW w:w="2384" w:type="dxa"/>
          </w:tcPr>
          <w:p w14:paraId="2AB4BC5B" w14:textId="2BA826E3" w:rsidR="00DD0223" w:rsidRDefault="00D07C09" w:rsidP="004A7B91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.88 (1.81; 2.23)</w:t>
            </w:r>
          </w:p>
        </w:tc>
      </w:tr>
    </w:tbl>
    <w:p w14:paraId="0DDE2B21" w14:textId="3DDE7D0B" w:rsidR="00225331" w:rsidRDefault="00C96123" w:rsidP="00C96123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Data Hannover: </w:t>
      </w:r>
      <w:r w:rsidRPr="00682ED8">
        <w:rPr>
          <w:rFonts w:cs="Times New Roman"/>
          <w:lang w:val="en-US"/>
        </w:rPr>
        <w:t>Continuous data are expressed as median (first; third quartiles); nominal data are given as percentages. CC = cell</w:t>
      </w:r>
      <w:r>
        <w:rPr>
          <w:rFonts w:cs="Times New Roman"/>
          <w:lang w:val="en-US"/>
        </w:rPr>
        <w:t xml:space="preserve"> count (leukocytes), </w:t>
      </w:r>
      <w:proofErr w:type="spellStart"/>
      <w:r>
        <w:rPr>
          <w:rFonts w:cs="Times New Roman"/>
          <w:lang w:val="en-US"/>
        </w:rPr>
        <w:t>QIgG</w:t>
      </w:r>
      <w:proofErr w:type="spellEnd"/>
      <w:r>
        <w:rPr>
          <w:rFonts w:cs="Times New Roman"/>
          <w:lang w:val="en-US"/>
        </w:rPr>
        <w:t>/A/M = I</w:t>
      </w:r>
      <w:r w:rsidRPr="00682ED8">
        <w:rPr>
          <w:rFonts w:cs="Times New Roman"/>
          <w:lang w:val="en-US"/>
        </w:rPr>
        <w:t>mmun</w:t>
      </w:r>
      <w:r>
        <w:rPr>
          <w:rFonts w:cs="Times New Roman"/>
          <w:lang w:val="en-US"/>
        </w:rPr>
        <w:t>o</w:t>
      </w:r>
      <w:r w:rsidRPr="00682ED8">
        <w:rPr>
          <w:rFonts w:cs="Times New Roman"/>
          <w:lang w:val="en-US"/>
        </w:rPr>
        <w:t xml:space="preserve">globulin G/A/M quotient, </w:t>
      </w:r>
      <w:proofErr w:type="spellStart"/>
      <w:r w:rsidRPr="00682ED8">
        <w:rPr>
          <w:rFonts w:cs="Times New Roman"/>
          <w:lang w:val="en-US"/>
        </w:rPr>
        <w:t>Q</w:t>
      </w:r>
      <w:r>
        <w:rPr>
          <w:rFonts w:cs="Times New Roman"/>
          <w:lang w:val="en-US"/>
        </w:rPr>
        <w:t>FLCκ</w:t>
      </w:r>
      <w:proofErr w:type="spellEnd"/>
      <w:r w:rsidRPr="00682ED8">
        <w:rPr>
          <w:rFonts w:cs="Times New Roman"/>
          <w:lang w:val="en-US"/>
        </w:rPr>
        <w:t xml:space="preserve"> = free l</w:t>
      </w:r>
      <w:r>
        <w:rPr>
          <w:rFonts w:cs="Times New Roman"/>
          <w:lang w:val="en-US"/>
        </w:rPr>
        <w:t xml:space="preserve">ight chain kappa quotient, </w:t>
      </w:r>
      <w:proofErr w:type="spellStart"/>
      <w:r>
        <w:rPr>
          <w:rFonts w:cs="Times New Roman"/>
          <w:lang w:val="en-US"/>
        </w:rPr>
        <w:t>QlimIgG</w:t>
      </w:r>
      <w:proofErr w:type="spellEnd"/>
      <w:r>
        <w:rPr>
          <w:rFonts w:cs="Times New Roman"/>
          <w:lang w:val="en-US"/>
        </w:rPr>
        <w:t>/IgA/IgM/</w:t>
      </w:r>
      <w:proofErr w:type="spellStart"/>
      <w:r>
        <w:rPr>
          <w:rFonts w:cs="Times New Roman"/>
          <w:lang w:val="en-US"/>
        </w:rPr>
        <w:t>FLCκ</w:t>
      </w:r>
      <w:proofErr w:type="spellEnd"/>
      <w:r w:rsidRPr="00682ED8">
        <w:rPr>
          <w:rFonts w:cs="Times New Roman"/>
          <w:lang w:val="en-US"/>
        </w:rPr>
        <w:t xml:space="preserve"> = upper limit of the hyperbolic refer</w:t>
      </w:r>
      <w:r>
        <w:rPr>
          <w:rFonts w:cs="Times New Roman"/>
          <w:lang w:val="en-US"/>
        </w:rPr>
        <w:t>ence range, IF IgG/IgA/IgM/</w:t>
      </w:r>
      <w:proofErr w:type="spellStart"/>
      <w:r>
        <w:rPr>
          <w:rFonts w:cs="Times New Roman"/>
          <w:lang w:val="en-US"/>
        </w:rPr>
        <w:t>FLCκ</w:t>
      </w:r>
      <w:proofErr w:type="spellEnd"/>
      <w:r>
        <w:rPr>
          <w:rFonts w:cs="Times New Roman"/>
          <w:lang w:val="en-US"/>
        </w:rPr>
        <w:t xml:space="preserve"> = intrathecal fraction, MM multiple myeloma</w:t>
      </w:r>
    </w:p>
    <w:p w14:paraId="1B6FF474" w14:textId="0FAD767B" w:rsidR="00225331" w:rsidRDefault="00225331">
      <w:pPr>
        <w:rPr>
          <w:rFonts w:cs="Times New Roman"/>
          <w:lang w:val="en-US"/>
        </w:rPr>
      </w:pPr>
      <w:r>
        <w:rPr>
          <w:rFonts w:cs="Times New Roman"/>
          <w:lang w:val="en-US"/>
        </w:rPr>
        <w:br w:type="page"/>
      </w:r>
    </w:p>
    <w:p w14:paraId="0CA6FE84" w14:textId="0FDD0FBE" w:rsidR="00811659" w:rsidRPr="00811659" w:rsidRDefault="00811659">
      <w:pPr>
        <w:rPr>
          <w:rFonts w:cs="Times New Roman"/>
          <w:b/>
          <w:lang w:val="en-US"/>
        </w:rPr>
      </w:pPr>
      <w:r w:rsidRPr="00811659">
        <w:rPr>
          <w:rFonts w:cs="Times New Roman"/>
          <w:b/>
          <w:lang w:val="en-US"/>
        </w:rPr>
        <w:t>Table 2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632"/>
        <w:gridCol w:w="2384"/>
        <w:gridCol w:w="2384"/>
      </w:tblGrid>
      <w:tr w:rsidR="00225331" w:rsidRPr="004861BD" w14:paraId="2681E59B" w14:textId="77777777" w:rsidTr="00CE1F5F">
        <w:tc>
          <w:tcPr>
            <w:tcW w:w="2632" w:type="dxa"/>
          </w:tcPr>
          <w:p w14:paraId="3101B75F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2384" w:type="dxa"/>
          </w:tcPr>
          <w:p w14:paraId="29E477F4" w14:textId="5A05C203" w:rsidR="00225331" w:rsidRDefault="00225331" w:rsidP="00CE1F5F">
            <w:pPr>
              <w:spacing w:line="360" w:lineRule="auto"/>
              <w:jc w:val="both"/>
              <w:rPr>
                <w:lang w:val="en-US"/>
              </w:rPr>
            </w:pPr>
            <w:r w:rsidRPr="00E74BB8">
              <w:rPr>
                <w:rFonts w:cs="Times New Roman"/>
                <w:szCs w:val="24"/>
                <w:lang w:val="en-US"/>
              </w:rPr>
              <w:t>Pattern</w:t>
            </w:r>
            <w:r>
              <w:rPr>
                <w:rFonts w:cs="Times New Roman"/>
                <w:szCs w:val="24"/>
                <w:lang w:val="en-US"/>
              </w:rPr>
              <w:t xml:space="preserve"> 5 in isoelectric focusing (n=23</w:t>
            </w:r>
            <w:r w:rsidRPr="00E74BB8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3CDA8736" w14:textId="56537C6B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Combined pattern 5 and 2 in isoelectric focusing (n=</w:t>
            </w:r>
            <w:r w:rsidR="0078339E">
              <w:rPr>
                <w:rFonts w:cs="Times New Roman"/>
                <w:szCs w:val="24"/>
                <w:lang w:val="en-US"/>
              </w:rPr>
              <w:t>4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3885E5AD" w14:textId="77777777" w:rsidTr="00CE1F5F">
        <w:tc>
          <w:tcPr>
            <w:tcW w:w="2632" w:type="dxa"/>
          </w:tcPr>
          <w:p w14:paraId="60522D9E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Age (y)</w:t>
            </w:r>
          </w:p>
        </w:tc>
        <w:tc>
          <w:tcPr>
            <w:tcW w:w="2384" w:type="dxa"/>
          </w:tcPr>
          <w:p w14:paraId="4BACFD16" w14:textId="1D2D8A01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73</w:t>
            </w:r>
            <w:r w:rsidR="00225331">
              <w:rPr>
                <w:rFonts w:cs="Times New Roman"/>
                <w:szCs w:val="24"/>
                <w:lang w:val="en-US"/>
              </w:rPr>
              <w:t xml:space="preserve"> (6</w:t>
            </w:r>
            <w:r>
              <w:rPr>
                <w:rFonts w:cs="Times New Roman"/>
                <w:szCs w:val="24"/>
                <w:lang w:val="en-US"/>
              </w:rPr>
              <w:t>6</w:t>
            </w:r>
            <w:r w:rsidR="00225331">
              <w:rPr>
                <w:rFonts w:cs="Times New Roman"/>
                <w:szCs w:val="24"/>
                <w:lang w:val="en-US"/>
              </w:rPr>
              <w:t>; 77)</w:t>
            </w:r>
          </w:p>
        </w:tc>
        <w:tc>
          <w:tcPr>
            <w:tcW w:w="2384" w:type="dxa"/>
          </w:tcPr>
          <w:p w14:paraId="4676040B" w14:textId="2D292F3E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54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50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65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3BCC79AB" w14:textId="77777777" w:rsidTr="00CE1F5F">
        <w:tc>
          <w:tcPr>
            <w:tcW w:w="2632" w:type="dxa"/>
          </w:tcPr>
          <w:p w14:paraId="03C8E2DC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Female n (%)</w:t>
            </w:r>
          </w:p>
        </w:tc>
        <w:tc>
          <w:tcPr>
            <w:tcW w:w="2384" w:type="dxa"/>
          </w:tcPr>
          <w:p w14:paraId="4CB3D090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6 (28)</w:t>
            </w:r>
          </w:p>
        </w:tc>
        <w:tc>
          <w:tcPr>
            <w:tcW w:w="2384" w:type="dxa"/>
          </w:tcPr>
          <w:p w14:paraId="2954F875" w14:textId="1F997D43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3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75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32D60639" w14:textId="77777777" w:rsidTr="00CE1F5F">
        <w:tc>
          <w:tcPr>
            <w:tcW w:w="2632" w:type="dxa"/>
          </w:tcPr>
          <w:p w14:paraId="2E6474CE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Known hematological malignancy n (%)</w:t>
            </w:r>
          </w:p>
        </w:tc>
        <w:tc>
          <w:tcPr>
            <w:tcW w:w="2384" w:type="dxa"/>
          </w:tcPr>
          <w:p w14:paraId="5EE1DAF3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MM/lymphoma 7 (12)</w:t>
            </w:r>
          </w:p>
        </w:tc>
        <w:tc>
          <w:tcPr>
            <w:tcW w:w="2384" w:type="dxa"/>
          </w:tcPr>
          <w:p w14:paraId="19998D7F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MM/lymphoma 3 (21)</w:t>
            </w:r>
          </w:p>
        </w:tc>
      </w:tr>
      <w:tr w:rsidR="00225331" w:rsidRPr="00C95D86" w14:paraId="40DDA340" w14:textId="77777777" w:rsidTr="00CE1F5F">
        <w:tc>
          <w:tcPr>
            <w:tcW w:w="2632" w:type="dxa"/>
          </w:tcPr>
          <w:p w14:paraId="57B97E50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Immunfixation</w:t>
            </w:r>
            <w:proofErr w:type="spellEnd"/>
            <w:r>
              <w:rPr>
                <w:rFonts w:cs="Times New Roman"/>
                <w:szCs w:val="24"/>
                <w:lang w:val="en-US"/>
              </w:rPr>
              <w:t xml:space="preserve"> serum n (%) available samples</w:t>
            </w:r>
          </w:p>
          <w:p w14:paraId="022FB974" w14:textId="77777777" w:rsidR="00225331" w:rsidRPr="00D81630" w:rsidRDefault="00225331" w:rsidP="00CE1F5F">
            <w:pPr>
              <w:pStyle w:val="Listenabsatz"/>
              <w:numPr>
                <w:ilvl w:val="0"/>
                <w:numId w:val="2"/>
              </w:num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81630">
              <w:rPr>
                <w:rFonts w:cs="Times New Roman"/>
                <w:szCs w:val="24"/>
                <w:lang w:val="en-US"/>
              </w:rPr>
              <w:t>IgG kappa</w:t>
            </w:r>
          </w:p>
          <w:p w14:paraId="7BEA4A50" w14:textId="77777777" w:rsidR="00225331" w:rsidRPr="00D81630" w:rsidRDefault="00225331" w:rsidP="00CE1F5F">
            <w:pPr>
              <w:pStyle w:val="Listenabsatz"/>
              <w:numPr>
                <w:ilvl w:val="0"/>
                <w:numId w:val="2"/>
              </w:num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81630">
              <w:rPr>
                <w:rFonts w:cs="Times New Roman"/>
                <w:szCs w:val="24"/>
                <w:lang w:val="en-US"/>
              </w:rPr>
              <w:t>IgG lambda</w:t>
            </w:r>
          </w:p>
          <w:p w14:paraId="6631E197" w14:textId="77777777" w:rsidR="00225331" w:rsidRPr="00D81630" w:rsidRDefault="00225331" w:rsidP="00CE1F5F">
            <w:pPr>
              <w:pStyle w:val="Listenabsatz"/>
              <w:numPr>
                <w:ilvl w:val="0"/>
                <w:numId w:val="2"/>
              </w:num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81630">
              <w:rPr>
                <w:rFonts w:cs="Times New Roman"/>
                <w:szCs w:val="24"/>
                <w:lang w:val="en-US"/>
              </w:rPr>
              <w:t>IgA kappa</w:t>
            </w:r>
          </w:p>
          <w:p w14:paraId="22A83872" w14:textId="77777777" w:rsidR="00225331" w:rsidRPr="00AD0101" w:rsidRDefault="00225331" w:rsidP="00CE1F5F">
            <w:pPr>
              <w:pStyle w:val="Listenabsatz"/>
              <w:numPr>
                <w:ilvl w:val="0"/>
                <w:numId w:val="2"/>
              </w:num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81630">
              <w:rPr>
                <w:rFonts w:cs="Times New Roman"/>
                <w:szCs w:val="24"/>
                <w:lang w:val="en-US"/>
              </w:rPr>
              <w:t>IgA lambda</w:t>
            </w:r>
          </w:p>
        </w:tc>
        <w:tc>
          <w:tcPr>
            <w:tcW w:w="2384" w:type="dxa"/>
          </w:tcPr>
          <w:p w14:paraId="2A8A380B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</w:p>
          <w:p w14:paraId="1394D48B" w14:textId="150CA412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9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83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  <w:p w14:paraId="4FAA841B" w14:textId="765F92D4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1 (58)</w:t>
            </w:r>
          </w:p>
          <w:p w14:paraId="5B9ACEB5" w14:textId="16BCF0EC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8 (42)</w:t>
            </w:r>
          </w:p>
          <w:p w14:paraId="5CF8D9DB" w14:textId="6B1D768E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</w:p>
          <w:p w14:paraId="51CA9A2C" w14:textId="645A0C16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2384" w:type="dxa"/>
          </w:tcPr>
          <w:p w14:paraId="64896E3D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</w:p>
          <w:p w14:paraId="0756F55A" w14:textId="7E0261D0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 xml:space="preserve">3 </w:t>
            </w:r>
            <w:r w:rsidR="00225331">
              <w:rPr>
                <w:rFonts w:cs="Times New Roman"/>
                <w:szCs w:val="24"/>
                <w:lang w:val="en-US"/>
              </w:rPr>
              <w:t>(</w:t>
            </w:r>
            <w:r>
              <w:rPr>
                <w:rFonts w:cs="Times New Roman"/>
                <w:szCs w:val="24"/>
                <w:lang w:val="en-US"/>
              </w:rPr>
              <w:t>75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  <w:p w14:paraId="2E0F3358" w14:textId="55621BB0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</w:t>
            </w:r>
          </w:p>
          <w:p w14:paraId="183192E9" w14:textId="6B5483BE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</w:t>
            </w:r>
          </w:p>
        </w:tc>
      </w:tr>
      <w:tr w:rsidR="00225331" w:rsidRPr="00C95D86" w14:paraId="10785A1A" w14:textId="77777777" w:rsidTr="00CE1F5F">
        <w:tc>
          <w:tcPr>
            <w:tcW w:w="2632" w:type="dxa"/>
          </w:tcPr>
          <w:p w14:paraId="11CCA758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FLCκ</w:t>
            </w:r>
            <w:proofErr w:type="spellEnd"/>
            <w:r>
              <w:rPr>
                <w:rFonts w:cs="Times New Roman"/>
                <w:szCs w:val="24"/>
                <w:lang w:val="en-US"/>
              </w:rPr>
              <w:t xml:space="preserve"> serum (mg/l)</w:t>
            </w:r>
          </w:p>
        </w:tc>
        <w:tc>
          <w:tcPr>
            <w:tcW w:w="2384" w:type="dxa"/>
          </w:tcPr>
          <w:p w14:paraId="733C8D51" w14:textId="6687280C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2.2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8.1</w:t>
            </w:r>
            <w:r w:rsidR="00225331">
              <w:rPr>
                <w:rFonts w:cs="Times New Roman"/>
                <w:szCs w:val="24"/>
                <w:lang w:val="en-US"/>
              </w:rPr>
              <w:t>;</w:t>
            </w:r>
            <w:r>
              <w:rPr>
                <w:rFonts w:cs="Times New Roman"/>
                <w:szCs w:val="24"/>
                <w:lang w:val="en-US"/>
              </w:rPr>
              <w:t xml:space="preserve"> 32.1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75065F06" w14:textId="001EB744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9.2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11.5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35.6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4D6F3660" w14:textId="77777777" w:rsidTr="00CE1F5F">
        <w:tc>
          <w:tcPr>
            <w:tcW w:w="2632" w:type="dxa"/>
          </w:tcPr>
          <w:p w14:paraId="742540BA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FLCκ</w:t>
            </w:r>
            <w:proofErr w:type="spellEnd"/>
            <w:r>
              <w:rPr>
                <w:rFonts w:cs="Times New Roman"/>
                <w:szCs w:val="24"/>
                <w:lang w:val="en-US"/>
              </w:rPr>
              <w:t xml:space="preserve"> CSF (mg/l)</w:t>
            </w:r>
          </w:p>
        </w:tc>
        <w:tc>
          <w:tcPr>
            <w:tcW w:w="2384" w:type="dxa"/>
          </w:tcPr>
          <w:p w14:paraId="543122FE" w14:textId="45DDA605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0.28</w:t>
            </w:r>
            <w:r w:rsidR="00225331">
              <w:rPr>
                <w:rFonts w:cs="Times New Roman"/>
                <w:szCs w:val="24"/>
                <w:lang w:val="en-US"/>
              </w:rPr>
              <w:t xml:space="preserve"> (0.1</w:t>
            </w:r>
            <w:r>
              <w:rPr>
                <w:rFonts w:cs="Times New Roman"/>
                <w:szCs w:val="24"/>
                <w:lang w:val="en-US"/>
              </w:rPr>
              <w:t>4</w:t>
            </w:r>
            <w:r w:rsidR="00225331">
              <w:rPr>
                <w:rFonts w:cs="Times New Roman"/>
                <w:szCs w:val="24"/>
                <w:lang w:val="en-US"/>
              </w:rPr>
              <w:t>;</w:t>
            </w:r>
            <w:r>
              <w:rPr>
                <w:rFonts w:cs="Times New Roman"/>
                <w:szCs w:val="24"/>
                <w:lang w:val="en-US"/>
              </w:rPr>
              <w:t xml:space="preserve"> </w:t>
            </w:r>
            <w:r w:rsidR="00225331">
              <w:rPr>
                <w:rFonts w:cs="Times New Roman"/>
                <w:szCs w:val="24"/>
                <w:lang w:val="en-US"/>
              </w:rPr>
              <w:t>0.</w:t>
            </w:r>
            <w:r>
              <w:rPr>
                <w:rFonts w:cs="Times New Roman"/>
                <w:szCs w:val="24"/>
                <w:lang w:val="en-US"/>
              </w:rPr>
              <w:t>83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7C185B30" w14:textId="4C7DF3D5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5.66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4.42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7.48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5C2F6F71" w14:textId="77777777" w:rsidTr="00CE1F5F">
        <w:tc>
          <w:tcPr>
            <w:tcW w:w="2632" w:type="dxa"/>
          </w:tcPr>
          <w:p w14:paraId="3E85D71E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FLCκ</w:t>
            </w:r>
            <w:proofErr w:type="spellEnd"/>
          </w:p>
        </w:tc>
        <w:tc>
          <w:tcPr>
            <w:tcW w:w="2384" w:type="dxa"/>
          </w:tcPr>
          <w:p w14:paraId="2F9A765C" w14:textId="7ED35EE6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7.9</w:t>
            </w:r>
            <w:r w:rsidR="00225331">
              <w:rPr>
                <w:rFonts w:cs="Times New Roman"/>
                <w:szCs w:val="24"/>
                <w:lang w:val="en-US"/>
              </w:rPr>
              <w:t xml:space="preserve"> (1</w:t>
            </w:r>
            <w:r>
              <w:rPr>
                <w:rFonts w:cs="Times New Roman"/>
                <w:szCs w:val="24"/>
                <w:lang w:val="en-US"/>
              </w:rPr>
              <w:t>3</w:t>
            </w:r>
            <w:r w:rsidR="00225331">
              <w:rPr>
                <w:rFonts w:cs="Times New Roman"/>
                <w:szCs w:val="24"/>
                <w:lang w:val="en-US"/>
              </w:rPr>
              <w:t>.</w:t>
            </w:r>
            <w:r>
              <w:rPr>
                <w:rFonts w:cs="Times New Roman"/>
                <w:szCs w:val="24"/>
                <w:lang w:val="en-US"/>
              </w:rPr>
              <w:t>7</w:t>
            </w:r>
            <w:r w:rsidR="00225331">
              <w:rPr>
                <w:rFonts w:cs="Times New Roman"/>
                <w:szCs w:val="24"/>
                <w:lang w:val="en-US"/>
              </w:rPr>
              <w:t>; 2</w:t>
            </w:r>
            <w:r>
              <w:rPr>
                <w:rFonts w:cs="Times New Roman"/>
                <w:szCs w:val="24"/>
                <w:lang w:val="en-US"/>
              </w:rPr>
              <w:t>9</w:t>
            </w:r>
            <w:r w:rsidR="00225331">
              <w:rPr>
                <w:rFonts w:cs="Times New Roman"/>
                <w:szCs w:val="24"/>
                <w:lang w:val="en-US"/>
              </w:rPr>
              <w:t>.</w:t>
            </w:r>
            <w:r>
              <w:rPr>
                <w:rFonts w:cs="Times New Roman"/>
                <w:szCs w:val="24"/>
                <w:lang w:val="en-US"/>
              </w:rPr>
              <w:t>8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53BB86CE" w14:textId="2D8155B3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434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150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728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60F92B1B" w14:textId="77777777" w:rsidTr="00CE1F5F">
        <w:tc>
          <w:tcPr>
            <w:tcW w:w="2632" w:type="dxa"/>
          </w:tcPr>
          <w:p w14:paraId="22D31D64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FLCκ</w:t>
            </w:r>
            <w:proofErr w:type="spellEnd"/>
            <w:r>
              <w:rPr>
                <w:rFonts w:cs="Times New Roman"/>
                <w:szCs w:val="24"/>
                <w:lang w:val="en-US"/>
              </w:rPr>
              <w:t xml:space="preserve"> Index (</w:t>
            </w:r>
            <w:proofErr w:type="spellStart"/>
            <w:r>
              <w:rPr>
                <w:rFonts w:cs="Times New Roman"/>
                <w:szCs w:val="24"/>
                <w:lang w:val="en-US"/>
              </w:rPr>
              <w:t>QFLCκ</w:t>
            </w:r>
            <w:proofErr w:type="spellEnd"/>
            <w:r>
              <w:rPr>
                <w:rFonts w:cs="Times New Roman"/>
                <w:szCs w:val="24"/>
                <w:lang w:val="en-US"/>
              </w:rPr>
              <w:t>/</w:t>
            </w:r>
            <w:proofErr w:type="spellStart"/>
            <w:r>
              <w:rPr>
                <w:rFonts w:cs="Times New Roman"/>
                <w:szCs w:val="24"/>
                <w:lang w:val="en-US"/>
              </w:rPr>
              <w:t>QAlb</w:t>
            </w:r>
            <w:proofErr w:type="spellEnd"/>
            <w:r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181B48EB" w14:textId="0FDF4E60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3.2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2.2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4.2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69C90CB3" w14:textId="5FE7C18A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51.7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13.3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104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864D84" w14:paraId="2E165593" w14:textId="77777777" w:rsidTr="00CE1F5F">
        <w:tc>
          <w:tcPr>
            <w:tcW w:w="2632" w:type="dxa"/>
          </w:tcPr>
          <w:p w14:paraId="51F7A338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D04BAE">
              <w:rPr>
                <w:szCs w:val="24"/>
              </w:rPr>
              <w:t>FLC</w:t>
            </w:r>
            <w:r>
              <w:rPr>
                <w:szCs w:val="24"/>
                <w:lang w:val="en-US"/>
              </w:rPr>
              <w:t>κ</w:t>
            </w:r>
            <w:r w:rsidRPr="00D04BAE">
              <w:rPr>
                <w:szCs w:val="24"/>
              </w:rPr>
              <w:t xml:space="preserve"> </w:t>
            </w:r>
            <w:r w:rsidRPr="00D04BAE">
              <w:rPr>
                <w:szCs w:val="24"/>
                <w:vertAlign w:val="subscript"/>
              </w:rPr>
              <w:t>IF</w:t>
            </w:r>
            <w:r w:rsidRPr="005C59AD">
              <w:rPr>
                <w:szCs w:val="24"/>
              </w:rPr>
              <w:t>&gt;0%</w:t>
            </w:r>
            <w:r>
              <w:rPr>
                <w:szCs w:val="24"/>
                <w:vertAlign w:val="subscript"/>
              </w:rPr>
              <w:t xml:space="preserve"> </w:t>
            </w:r>
            <w:r w:rsidRPr="00306FA7">
              <w:rPr>
                <w:rFonts w:cs="Times New Roman"/>
                <w:szCs w:val="24"/>
                <w:lang w:val="en-US"/>
              </w:rPr>
              <w:t>n</w:t>
            </w:r>
            <w:r>
              <w:rPr>
                <w:rFonts w:cs="Times New Roman"/>
                <w:szCs w:val="24"/>
                <w:lang w:val="en-US"/>
              </w:rPr>
              <w:t xml:space="preserve"> </w:t>
            </w:r>
            <w:r w:rsidRPr="00306FA7">
              <w:rPr>
                <w:rFonts w:cs="Times New Roman"/>
                <w:szCs w:val="24"/>
                <w:lang w:val="en-US"/>
              </w:rPr>
              <w:t>(%)</w:t>
            </w:r>
          </w:p>
        </w:tc>
        <w:tc>
          <w:tcPr>
            <w:tcW w:w="2384" w:type="dxa"/>
          </w:tcPr>
          <w:p w14:paraId="243D7137" w14:textId="77777777" w:rsidR="00225331" w:rsidRPr="00BA7845" w:rsidDel="00020C7E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highlight w:val="yellow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 xml:space="preserve"> 10 </w:t>
            </w:r>
            <w:r w:rsidRPr="007F4D78">
              <w:rPr>
                <w:rFonts w:cs="Times New Roman"/>
                <w:szCs w:val="24"/>
                <w:lang w:val="en-US"/>
              </w:rPr>
              <w:t>(</w:t>
            </w:r>
            <w:r>
              <w:rPr>
                <w:rFonts w:cs="Times New Roman"/>
                <w:szCs w:val="24"/>
                <w:lang w:val="en-US"/>
              </w:rPr>
              <w:t>18</w:t>
            </w:r>
            <w:r w:rsidRPr="007F4D78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642D0499" w14:textId="3DFE6B1E" w:rsidR="00225331" w:rsidRPr="00BA7845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highlight w:val="yellow"/>
                <w:lang w:val="en-US"/>
              </w:rPr>
            </w:pPr>
            <w:r w:rsidRPr="003B2A03">
              <w:rPr>
                <w:rFonts w:cs="Times New Roman"/>
                <w:szCs w:val="24"/>
                <w:lang w:val="en-US"/>
              </w:rPr>
              <w:t>3</w:t>
            </w:r>
            <w:r>
              <w:rPr>
                <w:rFonts w:cs="Times New Roman"/>
                <w:szCs w:val="24"/>
                <w:lang w:val="en-US"/>
              </w:rPr>
              <w:t xml:space="preserve"> (</w:t>
            </w:r>
            <w:r w:rsidR="008D05C8">
              <w:rPr>
                <w:rFonts w:cs="Times New Roman"/>
                <w:szCs w:val="24"/>
                <w:lang w:val="en-US"/>
              </w:rPr>
              <w:t>75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8D05C8" w:rsidRPr="00864D84" w14:paraId="59612C95" w14:textId="77777777" w:rsidTr="00CE1F5F">
        <w:tc>
          <w:tcPr>
            <w:tcW w:w="2632" w:type="dxa"/>
          </w:tcPr>
          <w:p w14:paraId="5509C3F8" w14:textId="3A30F8A6" w:rsidR="008D05C8" w:rsidRPr="00D04BAE" w:rsidRDefault="008D05C8" w:rsidP="00CE1F5F">
            <w:pPr>
              <w:spacing w:line="360" w:lineRule="auto"/>
              <w:jc w:val="both"/>
              <w:rPr>
                <w:szCs w:val="24"/>
              </w:rPr>
            </w:pPr>
            <w:r>
              <w:rPr>
                <w:szCs w:val="24"/>
              </w:rPr>
              <w:t>FLC</w:t>
            </w:r>
            <w:r>
              <w:rPr>
                <w:szCs w:val="24"/>
                <w:lang w:val="en-US"/>
              </w:rPr>
              <w:t>κ Index &gt; 6.6</w:t>
            </w:r>
          </w:p>
        </w:tc>
        <w:tc>
          <w:tcPr>
            <w:tcW w:w="2384" w:type="dxa"/>
          </w:tcPr>
          <w:p w14:paraId="72AFDA41" w14:textId="4BD6D9D7" w:rsidR="008D05C8" w:rsidRDefault="008D05C8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 (4)</w:t>
            </w:r>
          </w:p>
        </w:tc>
        <w:tc>
          <w:tcPr>
            <w:tcW w:w="2384" w:type="dxa"/>
          </w:tcPr>
          <w:p w14:paraId="5F54F5A9" w14:textId="72FB0C63" w:rsidR="008D05C8" w:rsidRPr="003B2A03" w:rsidRDefault="008D05C8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 w:rsidRPr="003B2A03">
              <w:rPr>
                <w:rFonts w:cs="Times New Roman"/>
                <w:szCs w:val="24"/>
                <w:lang w:val="en-US"/>
              </w:rPr>
              <w:t>3</w:t>
            </w:r>
            <w:r>
              <w:rPr>
                <w:rFonts w:cs="Times New Roman"/>
                <w:szCs w:val="24"/>
                <w:lang w:val="en-US"/>
              </w:rPr>
              <w:t xml:space="preserve"> (75)</w:t>
            </w:r>
          </w:p>
        </w:tc>
      </w:tr>
      <w:tr w:rsidR="00225331" w:rsidRPr="00864D84" w14:paraId="7F28E1A5" w14:textId="77777777" w:rsidTr="00CE1F5F">
        <w:tc>
          <w:tcPr>
            <w:tcW w:w="2632" w:type="dxa"/>
          </w:tcPr>
          <w:p w14:paraId="29DDA2C6" w14:textId="77777777" w:rsidR="00225331" w:rsidRPr="00D04BAE" w:rsidRDefault="00225331" w:rsidP="00CE1F5F">
            <w:pPr>
              <w:spacing w:line="360" w:lineRule="auto"/>
              <w:jc w:val="both"/>
              <w:rPr>
                <w:szCs w:val="24"/>
              </w:rPr>
            </w:pPr>
            <w:r>
              <w:rPr>
                <w:szCs w:val="24"/>
              </w:rPr>
              <w:t>FLC</w:t>
            </w:r>
            <w:r>
              <w:rPr>
                <w:szCs w:val="24"/>
                <w:lang w:val="en-US"/>
              </w:rPr>
              <w:t>κ Index &gt; 3.61</w:t>
            </w:r>
          </w:p>
        </w:tc>
        <w:tc>
          <w:tcPr>
            <w:tcW w:w="2384" w:type="dxa"/>
          </w:tcPr>
          <w:p w14:paraId="36BA4C83" w14:textId="5F95534A" w:rsidR="00225331" w:rsidRPr="007F4D78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 xml:space="preserve"> </w:t>
            </w:r>
            <w:r w:rsidR="008D05C8">
              <w:rPr>
                <w:rFonts w:cs="Times New Roman"/>
                <w:szCs w:val="24"/>
                <w:lang w:val="en-US"/>
              </w:rPr>
              <w:t>11</w:t>
            </w:r>
            <w:r>
              <w:rPr>
                <w:rFonts w:cs="Times New Roman"/>
                <w:szCs w:val="24"/>
                <w:lang w:val="en-US"/>
              </w:rPr>
              <w:t xml:space="preserve"> (</w:t>
            </w:r>
            <w:r w:rsidR="008D05C8">
              <w:rPr>
                <w:rFonts w:cs="Times New Roman"/>
                <w:szCs w:val="24"/>
                <w:lang w:val="en-US"/>
              </w:rPr>
              <w:t>47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24161B7A" w14:textId="4C37ABF2" w:rsidR="00225331" w:rsidRPr="00067345" w:rsidRDefault="008D05C8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3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75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0DA0F4D5" w14:textId="77777777" w:rsidTr="00CE1F5F">
        <w:tc>
          <w:tcPr>
            <w:tcW w:w="2632" w:type="dxa"/>
          </w:tcPr>
          <w:p w14:paraId="5E657E56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CC (/µl)</w:t>
            </w:r>
          </w:p>
        </w:tc>
        <w:tc>
          <w:tcPr>
            <w:tcW w:w="2384" w:type="dxa"/>
          </w:tcPr>
          <w:p w14:paraId="76AC8BC5" w14:textId="1210E0B8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 xml:space="preserve">1 (1; </w:t>
            </w:r>
            <w:r w:rsidR="00C56E7A">
              <w:rPr>
                <w:rFonts w:cs="Times New Roman"/>
                <w:szCs w:val="24"/>
                <w:lang w:val="en-US"/>
              </w:rPr>
              <w:t>4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547AFF4C" w14:textId="377D8F1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 (2;</w:t>
            </w:r>
            <w:r w:rsidR="00512CED">
              <w:rPr>
                <w:rFonts w:cs="Times New Roman"/>
                <w:szCs w:val="24"/>
                <w:lang w:val="en-US"/>
              </w:rPr>
              <w:t xml:space="preserve"> 30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15C185D3" w14:textId="77777777" w:rsidTr="00CE1F5F">
        <w:tc>
          <w:tcPr>
            <w:tcW w:w="2632" w:type="dxa"/>
          </w:tcPr>
          <w:p w14:paraId="72DD4A45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Lactate (mmol/l)</w:t>
            </w:r>
          </w:p>
        </w:tc>
        <w:tc>
          <w:tcPr>
            <w:tcW w:w="2384" w:type="dxa"/>
          </w:tcPr>
          <w:p w14:paraId="2E77306E" w14:textId="62DC22F1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.3</w:t>
            </w:r>
            <w:r w:rsidR="00225331">
              <w:rPr>
                <w:rFonts w:cs="Times New Roman"/>
                <w:szCs w:val="24"/>
                <w:lang w:val="en-US"/>
              </w:rPr>
              <w:t xml:space="preserve"> (1.</w:t>
            </w:r>
            <w:r>
              <w:rPr>
                <w:rFonts w:cs="Times New Roman"/>
                <w:szCs w:val="24"/>
                <w:lang w:val="en-US"/>
              </w:rPr>
              <w:t>9</w:t>
            </w:r>
            <w:r w:rsidR="00225331">
              <w:rPr>
                <w:rFonts w:cs="Times New Roman"/>
                <w:szCs w:val="24"/>
                <w:lang w:val="en-US"/>
              </w:rPr>
              <w:t>; 2.</w:t>
            </w:r>
            <w:r>
              <w:rPr>
                <w:rFonts w:cs="Times New Roman"/>
                <w:szCs w:val="24"/>
                <w:lang w:val="en-US"/>
              </w:rPr>
              <w:t>6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2D89AD13" w14:textId="04E8CE46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2.</w:t>
            </w:r>
            <w:r w:rsidR="00512CED">
              <w:rPr>
                <w:rFonts w:cs="Times New Roman"/>
                <w:szCs w:val="24"/>
                <w:lang w:val="en-US"/>
              </w:rPr>
              <w:t>3</w:t>
            </w:r>
            <w:r>
              <w:rPr>
                <w:rFonts w:cs="Times New Roman"/>
                <w:szCs w:val="24"/>
                <w:lang w:val="en-US"/>
              </w:rPr>
              <w:t xml:space="preserve"> (</w:t>
            </w:r>
            <w:r w:rsidR="00512CED">
              <w:rPr>
                <w:rFonts w:cs="Times New Roman"/>
                <w:szCs w:val="24"/>
                <w:lang w:val="en-US"/>
              </w:rPr>
              <w:t>2.1</w:t>
            </w:r>
            <w:r>
              <w:rPr>
                <w:rFonts w:cs="Times New Roman"/>
                <w:szCs w:val="24"/>
                <w:lang w:val="en-US"/>
              </w:rPr>
              <w:t>; 2.</w:t>
            </w:r>
            <w:r w:rsidR="00512CED">
              <w:rPr>
                <w:rFonts w:cs="Times New Roman"/>
                <w:szCs w:val="24"/>
                <w:lang w:val="en-US"/>
              </w:rPr>
              <w:t>5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5DAE60AA" w14:textId="77777777" w:rsidTr="00CE1F5F">
        <w:tc>
          <w:tcPr>
            <w:tcW w:w="2632" w:type="dxa"/>
          </w:tcPr>
          <w:p w14:paraId="3C37B3EA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Alb</w:t>
            </w:r>
            <w:proofErr w:type="spellEnd"/>
          </w:p>
        </w:tc>
        <w:tc>
          <w:tcPr>
            <w:tcW w:w="2384" w:type="dxa"/>
          </w:tcPr>
          <w:p w14:paraId="3FFDDDB1" w14:textId="187CB029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7.2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4.4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9.6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092EA64C" w14:textId="7FEBD8C4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9.4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7.3; 12.9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7D0F0CE2" w14:textId="77777777" w:rsidTr="00CE1F5F">
        <w:tc>
          <w:tcPr>
            <w:tcW w:w="2632" w:type="dxa"/>
          </w:tcPr>
          <w:p w14:paraId="05BF364C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IgG</w:t>
            </w:r>
            <w:proofErr w:type="spellEnd"/>
          </w:p>
        </w:tc>
        <w:tc>
          <w:tcPr>
            <w:tcW w:w="2384" w:type="dxa"/>
          </w:tcPr>
          <w:p w14:paraId="1392C19A" w14:textId="72DE3598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3.</w:t>
            </w:r>
            <w:r w:rsidR="00C56E7A">
              <w:rPr>
                <w:rFonts w:cs="Times New Roman"/>
                <w:szCs w:val="24"/>
                <w:lang w:val="en-US"/>
              </w:rPr>
              <w:t>2</w:t>
            </w:r>
            <w:r>
              <w:rPr>
                <w:rFonts w:cs="Times New Roman"/>
                <w:szCs w:val="24"/>
                <w:lang w:val="en-US"/>
              </w:rPr>
              <w:t xml:space="preserve"> (2.</w:t>
            </w:r>
            <w:r w:rsidR="00C56E7A">
              <w:rPr>
                <w:rFonts w:cs="Times New Roman"/>
                <w:szCs w:val="24"/>
                <w:lang w:val="en-US"/>
              </w:rPr>
              <w:t>25</w:t>
            </w:r>
            <w:r>
              <w:rPr>
                <w:rFonts w:cs="Times New Roman"/>
                <w:szCs w:val="24"/>
                <w:lang w:val="en-US"/>
              </w:rPr>
              <w:t>;</w:t>
            </w:r>
            <w:r w:rsidR="00C56E7A">
              <w:rPr>
                <w:rFonts w:cs="Times New Roman"/>
                <w:szCs w:val="24"/>
                <w:lang w:val="en-US"/>
              </w:rPr>
              <w:t>4.4</w:t>
            </w:r>
            <w:r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0019E912" w14:textId="0BB17B05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9.75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4.75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9.34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0395A32F" w14:textId="77777777" w:rsidTr="00CE1F5F">
        <w:tc>
          <w:tcPr>
            <w:tcW w:w="2632" w:type="dxa"/>
          </w:tcPr>
          <w:p w14:paraId="456E46E5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IgM</w:t>
            </w:r>
            <w:proofErr w:type="spellEnd"/>
          </w:p>
        </w:tc>
        <w:tc>
          <w:tcPr>
            <w:tcW w:w="2384" w:type="dxa"/>
          </w:tcPr>
          <w:p w14:paraId="32A28BFE" w14:textId="14BE4EF1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0.5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0.3</w:t>
            </w:r>
            <w:r w:rsidR="00225331">
              <w:rPr>
                <w:rFonts w:cs="Times New Roman"/>
                <w:szCs w:val="24"/>
                <w:lang w:val="en-US"/>
              </w:rPr>
              <w:t>;</w:t>
            </w:r>
            <w:r>
              <w:rPr>
                <w:rFonts w:cs="Times New Roman"/>
                <w:szCs w:val="24"/>
                <w:lang w:val="en-US"/>
              </w:rPr>
              <w:t xml:space="preserve"> 0.5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20E17015" w14:textId="7CF4604B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0.55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1.63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  <w:tr w:rsidR="00225331" w:rsidRPr="00C95D86" w14:paraId="7317DF26" w14:textId="77777777" w:rsidTr="00CE1F5F">
        <w:tc>
          <w:tcPr>
            <w:tcW w:w="2632" w:type="dxa"/>
          </w:tcPr>
          <w:p w14:paraId="1EA1F57A" w14:textId="77777777" w:rsidR="00225331" w:rsidRDefault="00225331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Cs w:val="24"/>
                <w:lang w:val="en-US"/>
              </w:rPr>
              <w:t>QIgA</w:t>
            </w:r>
            <w:proofErr w:type="spellEnd"/>
          </w:p>
        </w:tc>
        <w:tc>
          <w:tcPr>
            <w:tcW w:w="2384" w:type="dxa"/>
          </w:tcPr>
          <w:p w14:paraId="46531406" w14:textId="2080E7F6" w:rsidR="00225331" w:rsidRDefault="00C56E7A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1.85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1.8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2.93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2384" w:type="dxa"/>
          </w:tcPr>
          <w:p w14:paraId="7C3407B0" w14:textId="47126EC5" w:rsidR="00225331" w:rsidRDefault="00512CED" w:rsidP="00CE1F5F">
            <w:pPr>
              <w:spacing w:line="360" w:lineRule="auto"/>
              <w:jc w:val="both"/>
              <w:rPr>
                <w:rFonts w:cs="Times New Roman"/>
                <w:szCs w:val="24"/>
                <w:lang w:val="en-US"/>
              </w:rPr>
            </w:pPr>
            <w:r>
              <w:rPr>
                <w:rFonts w:cs="Times New Roman"/>
                <w:szCs w:val="24"/>
                <w:lang w:val="en-US"/>
              </w:rPr>
              <w:t>3.35</w:t>
            </w:r>
            <w:r w:rsidR="00225331">
              <w:rPr>
                <w:rFonts w:cs="Times New Roman"/>
                <w:szCs w:val="24"/>
                <w:lang w:val="en-US"/>
              </w:rPr>
              <w:t xml:space="preserve"> (</w:t>
            </w:r>
            <w:r>
              <w:rPr>
                <w:rFonts w:cs="Times New Roman"/>
                <w:szCs w:val="24"/>
                <w:lang w:val="en-US"/>
              </w:rPr>
              <w:t>2.5</w:t>
            </w:r>
            <w:r w:rsidR="00225331">
              <w:rPr>
                <w:rFonts w:cs="Times New Roman"/>
                <w:szCs w:val="24"/>
                <w:lang w:val="en-US"/>
              </w:rPr>
              <w:t xml:space="preserve">; </w:t>
            </w:r>
            <w:r>
              <w:rPr>
                <w:rFonts w:cs="Times New Roman"/>
                <w:szCs w:val="24"/>
                <w:lang w:val="en-US"/>
              </w:rPr>
              <w:t>4.88</w:t>
            </w:r>
            <w:r w:rsidR="00225331">
              <w:rPr>
                <w:rFonts w:cs="Times New Roman"/>
                <w:szCs w:val="24"/>
                <w:lang w:val="en-US"/>
              </w:rPr>
              <w:t>)</w:t>
            </w:r>
          </w:p>
        </w:tc>
      </w:tr>
    </w:tbl>
    <w:p w14:paraId="50D95F84" w14:textId="44408123" w:rsidR="00806905" w:rsidRDefault="00806905" w:rsidP="00806905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Data Greifswald: </w:t>
      </w:r>
      <w:r w:rsidRPr="00682ED8">
        <w:rPr>
          <w:rFonts w:cs="Times New Roman"/>
          <w:lang w:val="en-US"/>
        </w:rPr>
        <w:t>Continuous data are expressed as median (first; third quartiles); nominal data are given as percentages. CC = cell</w:t>
      </w:r>
      <w:r>
        <w:rPr>
          <w:rFonts w:cs="Times New Roman"/>
          <w:lang w:val="en-US"/>
        </w:rPr>
        <w:t xml:space="preserve"> count (leukocytes), </w:t>
      </w:r>
      <w:proofErr w:type="spellStart"/>
      <w:r>
        <w:rPr>
          <w:rFonts w:cs="Times New Roman"/>
          <w:lang w:val="en-US"/>
        </w:rPr>
        <w:t>QIgG</w:t>
      </w:r>
      <w:proofErr w:type="spellEnd"/>
      <w:r>
        <w:rPr>
          <w:rFonts w:cs="Times New Roman"/>
          <w:lang w:val="en-US"/>
        </w:rPr>
        <w:t>/A/M = I</w:t>
      </w:r>
      <w:r w:rsidRPr="00682ED8">
        <w:rPr>
          <w:rFonts w:cs="Times New Roman"/>
          <w:lang w:val="en-US"/>
        </w:rPr>
        <w:t>mmun</w:t>
      </w:r>
      <w:r>
        <w:rPr>
          <w:rFonts w:cs="Times New Roman"/>
          <w:lang w:val="en-US"/>
        </w:rPr>
        <w:t>o</w:t>
      </w:r>
      <w:r w:rsidRPr="00682ED8">
        <w:rPr>
          <w:rFonts w:cs="Times New Roman"/>
          <w:lang w:val="en-US"/>
        </w:rPr>
        <w:t xml:space="preserve">globulin G/A/M quotient, </w:t>
      </w:r>
      <w:proofErr w:type="spellStart"/>
      <w:r w:rsidRPr="00682ED8">
        <w:rPr>
          <w:rFonts w:cs="Times New Roman"/>
          <w:lang w:val="en-US"/>
        </w:rPr>
        <w:t>Q</w:t>
      </w:r>
      <w:r>
        <w:rPr>
          <w:rFonts w:cs="Times New Roman"/>
          <w:lang w:val="en-US"/>
        </w:rPr>
        <w:t>FLCκ</w:t>
      </w:r>
      <w:proofErr w:type="spellEnd"/>
      <w:r w:rsidRPr="00682ED8">
        <w:rPr>
          <w:rFonts w:cs="Times New Roman"/>
          <w:lang w:val="en-US"/>
        </w:rPr>
        <w:t xml:space="preserve"> = free l</w:t>
      </w:r>
      <w:r>
        <w:rPr>
          <w:rFonts w:cs="Times New Roman"/>
          <w:lang w:val="en-US"/>
        </w:rPr>
        <w:t xml:space="preserve">ight chain kappa quotient, </w:t>
      </w:r>
      <w:proofErr w:type="spellStart"/>
      <w:r>
        <w:rPr>
          <w:rFonts w:cs="Times New Roman"/>
          <w:lang w:val="en-US"/>
        </w:rPr>
        <w:t>QlimIgG</w:t>
      </w:r>
      <w:proofErr w:type="spellEnd"/>
      <w:r>
        <w:rPr>
          <w:rFonts w:cs="Times New Roman"/>
          <w:lang w:val="en-US"/>
        </w:rPr>
        <w:t>/IgA/IgM/</w:t>
      </w:r>
      <w:proofErr w:type="spellStart"/>
      <w:r>
        <w:rPr>
          <w:rFonts w:cs="Times New Roman"/>
          <w:lang w:val="en-US"/>
        </w:rPr>
        <w:t>FLCκ</w:t>
      </w:r>
      <w:proofErr w:type="spellEnd"/>
      <w:r w:rsidRPr="00682ED8">
        <w:rPr>
          <w:rFonts w:cs="Times New Roman"/>
          <w:lang w:val="en-US"/>
        </w:rPr>
        <w:t xml:space="preserve"> = upper limit of the hyperbolic refer</w:t>
      </w:r>
      <w:r>
        <w:rPr>
          <w:rFonts w:cs="Times New Roman"/>
          <w:lang w:val="en-US"/>
        </w:rPr>
        <w:t>ence range, IF IgG/IgA/IgM/</w:t>
      </w:r>
      <w:proofErr w:type="spellStart"/>
      <w:r>
        <w:rPr>
          <w:rFonts w:cs="Times New Roman"/>
          <w:lang w:val="en-US"/>
        </w:rPr>
        <w:t>FLCκ</w:t>
      </w:r>
      <w:proofErr w:type="spellEnd"/>
      <w:r>
        <w:rPr>
          <w:rFonts w:cs="Times New Roman"/>
          <w:lang w:val="en-US"/>
        </w:rPr>
        <w:t xml:space="preserve"> = intrathecal fraction, MM multiple myeloma</w:t>
      </w:r>
    </w:p>
    <w:p w14:paraId="5C798B36" w14:textId="77777777" w:rsidR="00C96123" w:rsidRDefault="00C96123" w:rsidP="00C96123">
      <w:pPr>
        <w:jc w:val="both"/>
        <w:rPr>
          <w:rFonts w:cs="Times New Roman"/>
          <w:lang w:val="en-US"/>
        </w:rPr>
      </w:pPr>
    </w:p>
    <w:p w14:paraId="61422E2A" w14:textId="77777777" w:rsidR="00D72FB7" w:rsidRDefault="00D72FB7" w:rsidP="00D72FB7">
      <w:pPr>
        <w:pStyle w:val="Beschriftung"/>
        <w:rPr>
          <w:lang w:val="en-GB"/>
        </w:rPr>
      </w:pPr>
    </w:p>
    <w:p w14:paraId="1279DD92" w14:textId="77777777" w:rsidR="004861BD" w:rsidRPr="004861BD" w:rsidRDefault="00D72FB7" w:rsidP="004861BD">
      <w:pPr>
        <w:pStyle w:val="EndNoteBibliography"/>
        <w:spacing w:after="0"/>
      </w:pPr>
      <w:r>
        <w:rPr>
          <w:lang w:val="en-GB"/>
        </w:rPr>
        <w:fldChar w:fldCharType="begin"/>
      </w:r>
      <w:r w:rsidRPr="00F43F6A">
        <w:instrText xml:space="preserve"> ADDIN EN.REFLIST </w:instrText>
      </w:r>
      <w:r>
        <w:rPr>
          <w:lang w:val="en-GB"/>
        </w:rPr>
        <w:fldChar w:fldCharType="separate"/>
      </w:r>
      <w:r w:rsidR="004861BD" w:rsidRPr="004861BD">
        <w:t>1.</w:t>
      </w:r>
      <w:r w:rsidR="004861BD" w:rsidRPr="004861BD">
        <w:tab/>
        <w:t>Reiber H, Zeman D, Kusnierova P, Mundwiler E, Bernasconi L. Diagnostic relevance of free light chains in cerebrospinal fluid - The hyperbolic reference range for reliable data interpretation in quotient diagrams. Clin Chim Acta. 2019;497:153-62.</w:t>
      </w:r>
    </w:p>
    <w:p w14:paraId="755FC96F" w14:textId="77777777" w:rsidR="004861BD" w:rsidRPr="004861BD" w:rsidRDefault="004861BD" w:rsidP="004861BD">
      <w:pPr>
        <w:pStyle w:val="EndNoteBibliography"/>
        <w:spacing w:after="0"/>
      </w:pPr>
      <w:r w:rsidRPr="004861BD">
        <w:t>2.</w:t>
      </w:r>
      <w:r w:rsidRPr="004861BD">
        <w:tab/>
        <w:t>Süße M, Hannich M, Petersmann A, Zylla S, Pietzner M, Nauck M, et al. Kappa free light chains in cerebrospinal fluid to identify patients with oligoclonal bands. Eur J Neurol. 2018;25(9):1134-9.</w:t>
      </w:r>
    </w:p>
    <w:p w14:paraId="5938CF60" w14:textId="77777777" w:rsidR="004861BD" w:rsidRPr="004861BD" w:rsidRDefault="004861BD" w:rsidP="004861BD">
      <w:pPr>
        <w:pStyle w:val="EndNoteBibliography"/>
      </w:pPr>
      <w:r w:rsidRPr="004861BD">
        <w:t>3.</w:t>
      </w:r>
      <w:r w:rsidRPr="004861BD">
        <w:tab/>
        <w:t>Hegen H, Walde J, Berek K, Arrambide G, Gnanapavan S, Kaplan B, et al. Cerebrospinal fluid kappa free light chains for the diagnosis of multiple sclerosis: A systematic review and meta-analysis. Mult Scler. 2023;29(2):169-81.</w:t>
      </w:r>
    </w:p>
    <w:p w14:paraId="3F1CF119" w14:textId="30DE3F8D" w:rsidR="000412FE" w:rsidRPr="00C96123" w:rsidRDefault="00D72FB7" w:rsidP="00D72FB7">
      <w:pPr>
        <w:pStyle w:val="Beschriftung"/>
        <w:rPr>
          <w:lang w:val="en-US"/>
        </w:rPr>
      </w:pPr>
      <w:r>
        <w:rPr>
          <w:lang w:val="en-GB"/>
        </w:rPr>
        <w:fldChar w:fldCharType="end"/>
      </w:r>
    </w:p>
    <w:sectPr w:rsidR="000412FE" w:rsidRPr="00C9612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D153BC"/>
    <w:multiLevelType w:val="hybridMultilevel"/>
    <w:tmpl w:val="4F70DAE2"/>
    <w:lvl w:ilvl="0" w:tplc="AF5013E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0F025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4821F7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6062B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346224F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632C6F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9692E03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D82CB4D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A1ED7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7B2B6235"/>
    <w:multiLevelType w:val="hybridMultilevel"/>
    <w:tmpl w:val="97087D2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de-DE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zetrp5vdersqefdspvtfeywxx0p2f2ed0r&quot;&gt;Typ_5&lt;record-ids&gt;&lt;item&gt;9&lt;/item&gt;&lt;item&gt;15&lt;/item&gt;&lt;item&gt;27&lt;/item&gt;&lt;/record-ids&gt;&lt;/item&gt;&lt;/Libraries&gt;"/>
  </w:docVars>
  <w:rsids>
    <w:rsidRoot w:val="00D17307"/>
    <w:rsid w:val="000412FE"/>
    <w:rsid w:val="000F75D2"/>
    <w:rsid w:val="0017040D"/>
    <w:rsid w:val="00225331"/>
    <w:rsid w:val="002836EB"/>
    <w:rsid w:val="00326F5B"/>
    <w:rsid w:val="003B2A03"/>
    <w:rsid w:val="003C27A3"/>
    <w:rsid w:val="00442FA3"/>
    <w:rsid w:val="004509D6"/>
    <w:rsid w:val="004861BD"/>
    <w:rsid w:val="00512CED"/>
    <w:rsid w:val="00547921"/>
    <w:rsid w:val="0058586D"/>
    <w:rsid w:val="00617611"/>
    <w:rsid w:val="006352DD"/>
    <w:rsid w:val="006402A6"/>
    <w:rsid w:val="006B6E41"/>
    <w:rsid w:val="006D0AE4"/>
    <w:rsid w:val="007332E3"/>
    <w:rsid w:val="0078339E"/>
    <w:rsid w:val="00806905"/>
    <w:rsid w:val="00811659"/>
    <w:rsid w:val="00844E72"/>
    <w:rsid w:val="008D05C8"/>
    <w:rsid w:val="00977448"/>
    <w:rsid w:val="00AE327D"/>
    <w:rsid w:val="00C56E7A"/>
    <w:rsid w:val="00C96123"/>
    <w:rsid w:val="00CA4CF1"/>
    <w:rsid w:val="00D07C09"/>
    <w:rsid w:val="00D17307"/>
    <w:rsid w:val="00D72FB7"/>
    <w:rsid w:val="00DD0223"/>
    <w:rsid w:val="00E76B4D"/>
    <w:rsid w:val="00E76E08"/>
    <w:rsid w:val="00F43F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FDEF6FE"/>
  <w15:chartTrackingRefBased/>
  <w15:docId w15:val="{68FCEC9C-E596-42FA-B621-25CB2196CF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uiPriority w:val="35"/>
    <w:unhideWhenUsed/>
    <w:qFormat/>
    <w:rsid w:val="00E76B4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6B6E41"/>
    <w:pPr>
      <w:spacing w:after="0"/>
      <w:jc w:val="center"/>
    </w:pPr>
    <w:rPr>
      <w:rFonts w:ascii="Calibri" w:hAnsi="Calibri" w:cs="Calibri"/>
      <w:noProof/>
      <w:sz w:val="18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B6E41"/>
    <w:rPr>
      <w:rFonts w:ascii="Calibri" w:hAnsi="Calibri" w:cs="Calibri"/>
      <w:noProof/>
      <w:sz w:val="18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B6E41"/>
    <w:pPr>
      <w:spacing w:line="240" w:lineRule="auto"/>
    </w:pPr>
    <w:rPr>
      <w:rFonts w:ascii="Calibri" w:hAnsi="Calibri" w:cs="Calibri"/>
      <w:noProof/>
      <w:sz w:val="18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B6E41"/>
    <w:rPr>
      <w:rFonts w:ascii="Calibri" w:hAnsi="Calibri" w:cs="Calibri"/>
      <w:noProof/>
      <w:sz w:val="18"/>
      <w:lang w:val="en-US"/>
    </w:rPr>
  </w:style>
  <w:style w:type="table" w:styleId="Tabellenraster">
    <w:name w:val="Table Grid"/>
    <w:basedOn w:val="NormaleTabelle"/>
    <w:uiPriority w:val="39"/>
    <w:rsid w:val="00DD02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DD0223"/>
    <w:pPr>
      <w:ind w:left="720"/>
      <w:contextualSpacing/>
    </w:pPr>
    <w:rPr>
      <w:rFonts w:ascii="Times New Roman" w:hAnsi="Times New Roman"/>
      <w:sz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D022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D022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2453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0830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diagramLayout" Target="diagrams/layout2.xml"/><Relationship Id="rId18" Type="http://schemas.openxmlformats.org/officeDocument/2006/relationships/diagramLayout" Target="diagrams/layout3.xml"/><Relationship Id="rId3" Type="http://schemas.openxmlformats.org/officeDocument/2006/relationships/styles" Target="styles.xml"/><Relationship Id="rId21" Type="http://schemas.microsoft.com/office/2007/relationships/diagramDrawing" Target="diagrams/drawing3.xml"/><Relationship Id="rId7" Type="http://schemas.openxmlformats.org/officeDocument/2006/relationships/diagramLayout" Target="diagrams/layout1.xml"/><Relationship Id="rId12" Type="http://schemas.openxmlformats.org/officeDocument/2006/relationships/diagramData" Target="diagrams/data2.xml"/><Relationship Id="rId17" Type="http://schemas.openxmlformats.org/officeDocument/2006/relationships/diagramData" Target="diagrams/data3.xml"/><Relationship Id="rId2" Type="http://schemas.openxmlformats.org/officeDocument/2006/relationships/numbering" Target="numbering.xml"/><Relationship Id="rId16" Type="http://schemas.microsoft.com/office/2007/relationships/diagramDrawing" Target="diagrams/drawing2.xml"/><Relationship Id="rId20" Type="http://schemas.openxmlformats.org/officeDocument/2006/relationships/diagramColors" Target="diagrams/colors3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image" Target="media/image1.tiff"/><Relationship Id="rId5" Type="http://schemas.openxmlformats.org/officeDocument/2006/relationships/webSettings" Target="webSettings.xml"/><Relationship Id="rId15" Type="http://schemas.openxmlformats.org/officeDocument/2006/relationships/diagramColors" Target="diagrams/colors2.xml"/><Relationship Id="rId23" Type="http://schemas.openxmlformats.org/officeDocument/2006/relationships/theme" Target="theme/theme1.xml"/><Relationship Id="rId10" Type="http://schemas.microsoft.com/office/2007/relationships/diagramDrawing" Target="diagrams/drawing1.xml"/><Relationship Id="rId19" Type="http://schemas.openxmlformats.org/officeDocument/2006/relationships/diagramQuickStyle" Target="diagrams/quickStyle3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Relationship Id="rId14" Type="http://schemas.openxmlformats.org/officeDocument/2006/relationships/diagramQuickStyle" Target="diagrams/quickStyle2.xml"/><Relationship Id="rId22" Type="http://schemas.openxmlformats.org/officeDocument/2006/relationships/fontTable" Target="fontTable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3.xml><?xml version="1.0" encoding="utf-8"?>
<dgm:colorsDef xmlns:dgm="http://schemas.openxmlformats.org/drawingml/2006/diagram" xmlns:a="http://schemas.openxmlformats.org/drawingml/2006/main" uniqueId="urn:microsoft.com/office/officeart/2005/8/colors/accent3_1">
  <dgm:title val=""/>
  <dgm:desc val=""/>
  <dgm:catLst>
    <dgm:cat type="accent3" pri="11100"/>
  </dgm:catLst>
  <dgm:styleLbl name="node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4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accent3">
        <a:alpha val="4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accent3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accent3">
        <a:alpha val="90000"/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CD74765-AC59-47CC-B7EC-2D2768B86157}" type="doc">
      <dgm:prSet loTypeId="urn:microsoft.com/office/officeart/2005/8/layout/orgChart1" loCatId="hierarchy" qsTypeId="urn:microsoft.com/office/officeart/2005/8/quickstyle/simple1" qsCatId="simple" csTypeId="urn:microsoft.com/office/officeart/2005/8/colors/accent3_1" csCatId="accent3" phldr="1"/>
      <dgm:spPr/>
      <dgm:t>
        <a:bodyPr/>
        <a:lstStyle/>
        <a:p>
          <a:endParaRPr lang="en-GB"/>
        </a:p>
      </dgm:t>
    </dgm:pt>
    <dgm:pt modelId="{7B3868D6-D2BE-49F6-887E-AA9FEDF697A0}">
      <dgm:prSet phldrT="[Text]"/>
      <dgm:spPr/>
      <dgm:t>
        <a:bodyPr/>
        <a:lstStyle/>
        <a:p>
          <a:r>
            <a:rPr lang="en-GB" dirty="0"/>
            <a:t>n=17755</a:t>
          </a:r>
        </a:p>
      </dgm:t>
    </dgm:pt>
    <dgm:pt modelId="{93D2F7F5-5B50-4E12-9F13-1CE0D8A9B03C}" type="parTrans" cxnId="{F2893168-E53C-4602-97E2-78F0DBCBDE67}">
      <dgm:prSet/>
      <dgm:spPr/>
      <dgm:t>
        <a:bodyPr/>
        <a:lstStyle/>
        <a:p>
          <a:endParaRPr lang="en-GB"/>
        </a:p>
      </dgm:t>
    </dgm:pt>
    <dgm:pt modelId="{23396168-F920-4E89-ADC7-815ED20B9269}" type="sibTrans" cxnId="{F2893168-E53C-4602-97E2-78F0DBCBDE67}">
      <dgm:prSet/>
      <dgm:spPr/>
      <dgm:t>
        <a:bodyPr/>
        <a:lstStyle/>
        <a:p>
          <a:endParaRPr lang="en-GB"/>
        </a:p>
      </dgm:t>
    </dgm:pt>
    <dgm:pt modelId="{5B9E059D-2BA4-4210-B00F-5CB0456086E0}">
      <dgm:prSet phldrT="[Text]"/>
      <dgm:spPr/>
      <dgm:t>
        <a:bodyPr/>
        <a:lstStyle/>
        <a:p>
          <a:r>
            <a:rPr lang="en-GB" dirty="0"/>
            <a:t>n=269, pattern 5 OCB</a:t>
          </a:r>
        </a:p>
      </dgm:t>
    </dgm:pt>
    <dgm:pt modelId="{CAAF0532-F7FD-4E5B-A589-46FCC36D2969}" type="parTrans" cxnId="{5265A8A8-4DCA-4BD6-A553-0DF0BFCC4F1B}">
      <dgm:prSet/>
      <dgm:spPr/>
      <dgm:t>
        <a:bodyPr/>
        <a:lstStyle/>
        <a:p>
          <a:endParaRPr lang="en-GB"/>
        </a:p>
      </dgm:t>
    </dgm:pt>
    <dgm:pt modelId="{E19FE396-B1C5-4C71-A9A2-2055FCB156CD}" type="sibTrans" cxnId="{5265A8A8-4DCA-4BD6-A553-0DF0BFCC4F1B}">
      <dgm:prSet/>
      <dgm:spPr/>
      <dgm:t>
        <a:bodyPr/>
        <a:lstStyle/>
        <a:p>
          <a:endParaRPr lang="en-GB"/>
        </a:p>
      </dgm:t>
    </dgm:pt>
    <dgm:pt modelId="{A5BCF877-7458-48D9-8007-2AA6F1480A62}">
      <dgm:prSet phldrT="[Text]"/>
      <dgm:spPr/>
      <dgm:t>
        <a:bodyPr/>
        <a:lstStyle/>
        <a:p>
          <a:r>
            <a:rPr lang="en-GB" dirty="0"/>
            <a:t>n=106, available for analysis</a:t>
          </a:r>
        </a:p>
      </dgm:t>
    </dgm:pt>
    <dgm:pt modelId="{45C73445-8EFD-4972-B25B-71AA2E9B7A7E}" type="parTrans" cxnId="{414D42DF-FF92-4347-A39E-F9A8D0F048F4}">
      <dgm:prSet/>
      <dgm:spPr/>
      <dgm:t>
        <a:bodyPr/>
        <a:lstStyle/>
        <a:p>
          <a:endParaRPr lang="en-GB"/>
        </a:p>
      </dgm:t>
    </dgm:pt>
    <dgm:pt modelId="{F5153CDE-4BD2-457F-A073-615639A7FFBC}" type="sibTrans" cxnId="{414D42DF-FF92-4347-A39E-F9A8D0F048F4}">
      <dgm:prSet/>
      <dgm:spPr/>
      <dgm:t>
        <a:bodyPr/>
        <a:lstStyle/>
        <a:p>
          <a:endParaRPr lang="en-GB"/>
        </a:p>
      </dgm:t>
    </dgm:pt>
    <dgm:pt modelId="{6A323ED0-E97B-4B2A-8877-D08CB6C37CF7}">
      <dgm:prSet phldrT="[Text]"/>
      <dgm:spPr/>
      <dgm:t>
        <a:bodyPr/>
        <a:lstStyle/>
        <a:p>
          <a:r>
            <a:rPr lang="en-GB" dirty="0"/>
            <a:t>n=18 pattern 5 + 2 OCB</a:t>
          </a:r>
        </a:p>
      </dgm:t>
    </dgm:pt>
    <dgm:pt modelId="{72B970A4-14C6-4AE7-AF14-40918CEC380C}" type="parTrans" cxnId="{DB95EB1B-0947-4440-B8BD-82B671D39548}">
      <dgm:prSet/>
      <dgm:spPr/>
      <dgm:t>
        <a:bodyPr/>
        <a:lstStyle/>
        <a:p>
          <a:endParaRPr lang="en-GB"/>
        </a:p>
      </dgm:t>
    </dgm:pt>
    <dgm:pt modelId="{7C6310CC-BE66-4146-BB85-6EB9A404F5C5}" type="sibTrans" cxnId="{DB95EB1B-0947-4440-B8BD-82B671D39548}">
      <dgm:prSet/>
      <dgm:spPr/>
      <dgm:t>
        <a:bodyPr/>
        <a:lstStyle/>
        <a:p>
          <a:endParaRPr lang="en-GB"/>
        </a:p>
      </dgm:t>
    </dgm:pt>
    <dgm:pt modelId="{93CDA62E-015D-4682-8A4E-AFD342F5DDF8}">
      <dgm:prSet phldrT="[Text]"/>
      <dgm:spPr/>
      <dgm:t>
        <a:bodyPr/>
        <a:lstStyle/>
        <a:p>
          <a:r>
            <a:rPr lang="en-GB" dirty="0"/>
            <a:t>n=80, pattern 5 OCB</a:t>
          </a:r>
        </a:p>
      </dgm:t>
    </dgm:pt>
    <dgm:pt modelId="{0159A6CE-62AA-494C-8E49-CCF8A57FAE22}" type="parTrans" cxnId="{C1C872A2-7495-4A5C-BFCF-ED2236FD9956}">
      <dgm:prSet/>
      <dgm:spPr/>
      <dgm:t>
        <a:bodyPr/>
        <a:lstStyle/>
        <a:p>
          <a:endParaRPr lang="en-GB"/>
        </a:p>
      </dgm:t>
    </dgm:pt>
    <dgm:pt modelId="{791F0237-A8FF-4DDE-B9A9-26C4F3A83C5C}" type="sibTrans" cxnId="{C1C872A2-7495-4A5C-BFCF-ED2236FD9956}">
      <dgm:prSet/>
      <dgm:spPr/>
      <dgm:t>
        <a:bodyPr/>
        <a:lstStyle/>
        <a:p>
          <a:endParaRPr lang="en-GB"/>
        </a:p>
      </dgm:t>
    </dgm:pt>
    <dgm:pt modelId="{066D68F7-BCCD-4B9A-889A-880FB191162B}">
      <dgm:prSet phldrT="[Text]"/>
      <dgm:spPr/>
      <dgm:t>
        <a:bodyPr/>
        <a:lstStyle/>
        <a:p>
          <a:r>
            <a:rPr lang="en-GB" dirty="0"/>
            <a:t>n=16 FLCK IF&gt;0%</a:t>
          </a:r>
        </a:p>
      </dgm:t>
    </dgm:pt>
    <dgm:pt modelId="{5194F331-1398-49EF-A573-297AB8AA1022}" type="parTrans" cxnId="{293F3DB8-94BD-44A1-95FF-A1AFC50C3C52}">
      <dgm:prSet/>
      <dgm:spPr/>
      <dgm:t>
        <a:bodyPr/>
        <a:lstStyle/>
        <a:p>
          <a:endParaRPr lang="en-GB"/>
        </a:p>
      </dgm:t>
    </dgm:pt>
    <dgm:pt modelId="{D85FB5E5-9225-43F8-B31D-E5D62BAC0C56}" type="sibTrans" cxnId="{293F3DB8-94BD-44A1-95FF-A1AFC50C3C52}">
      <dgm:prSet/>
      <dgm:spPr/>
      <dgm:t>
        <a:bodyPr/>
        <a:lstStyle/>
        <a:p>
          <a:endParaRPr lang="en-GB"/>
        </a:p>
      </dgm:t>
    </dgm:pt>
    <dgm:pt modelId="{66682378-6C7E-47F8-A253-D493D8D2F15A}">
      <dgm:prSet phldrT="[Text]"/>
      <dgm:spPr/>
      <dgm:t>
        <a:bodyPr/>
        <a:lstStyle/>
        <a:p>
          <a:r>
            <a:rPr lang="en-GB" dirty="0"/>
            <a:t>n=2 FLCK IF&lt;0%</a:t>
          </a:r>
        </a:p>
      </dgm:t>
    </dgm:pt>
    <dgm:pt modelId="{B0D8E7F6-C531-498B-961E-4675A5E3AC68}" type="parTrans" cxnId="{CA2B3104-5673-4613-BB6A-78CA346D21A8}">
      <dgm:prSet/>
      <dgm:spPr/>
      <dgm:t>
        <a:bodyPr/>
        <a:lstStyle/>
        <a:p>
          <a:endParaRPr lang="en-GB"/>
        </a:p>
      </dgm:t>
    </dgm:pt>
    <dgm:pt modelId="{E648638D-220D-4732-808E-C9635CFF8D21}" type="sibTrans" cxnId="{CA2B3104-5673-4613-BB6A-78CA346D21A8}">
      <dgm:prSet/>
      <dgm:spPr/>
      <dgm:t>
        <a:bodyPr/>
        <a:lstStyle/>
        <a:p>
          <a:endParaRPr lang="en-GB"/>
        </a:p>
      </dgm:t>
    </dgm:pt>
    <dgm:pt modelId="{3C39AEEF-332D-4B36-B783-D4384EED7A92}">
      <dgm:prSet phldrT="[Text]"/>
      <dgm:spPr/>
      <dgm:t>
        <a:bodyPr/>
        <a:lstStyle/>
        <a:p>
          <a:r>
            <a:rPr lang="en-GB" dirty="0"/>
            <a:t>n=1, FLCK serum &gt; reference range</a:t>
          </a:r>
        </a:p>
      </dgm:t>
    </dgm:pt>
    <dgm:pt modelId="{94A390F1-B5DB-4C7C-8D0F-396BD847EFC8}" type="parTrans" cxnId="{663E96FF-3477-4AA2-A904-22F729430016}">
      <dgm:prSet/>
      <dgm:spPr/>
      <dgm:t>
        <a:bodyPr/>
        <a:lstStyle/>
        <a:p>
          <a:endParaRPr lang="en-GB"/>
        </a:p>
      </dgm:t>
    </dgm:pt>
    <dgm:pt modelId="{033FBA75-49BE-442E-806B-5AA1B0DAF76A}" type="sibTrans" cxnId="{663E96FF-3477-4AA2-A904-22F729430016}">
      <dgm:prSet/>
      <dgm:spPr/>
      <dgm:t>
        <a:bodyPr/>
        <a:lstStyle/>
        <a:p>
          <a:endParaRPr lang="en-GB"/>
        </a:p>
      </dgm:t>
    </dgm:pt>
    <dgm:pt modelId="{0ED6B500-9C27-4F16-894F-B22FA3F2DF52}">
      <dgm:prSet phldrT="[Text]"/>
      <dgm:spPr/>
      <dgm:t>
        <a:bodyPr/>
        <a:lstStyle/>
        <a:p>
          <a:r>
            <a:rPr lang="en-GB" dirty="0"/>
            <a:t>n=20, FLCK IF &gt;0%</a:t>
          </a:r>
        </a:p>
      </dgm:t>
    </dgm:pt>
    <dgm:pt modelId="{EEAEEE00-237D-4D02-BDC1-60171E4CCB9A}" type="parTrans" cxnId="{20D30382-D6A2-49A8-9605-A57F38BD528F}">
      <dgm:prSet/>
      <dgm:spPr/>
      <dgm:t>
        <a:bodyPr/>
        <a:lstStyle/>
        <a:p>
          <a:endParaRPr lang="en-GB"/>
        </a:p>
      </dgm:t>
    </dgm:pt>
    <dgm:pt modelId="{F6ECDBCC-6FA8-4C00-B83E-9487C7E5ED99}" type="sibTrans" cxnId="{20D30382-D6A2-49A8-9605-A57F38BD528F}">
      <dgm:prSet/>
      <dgm:spPr/>
      <dgm:t>
        <a:bodyPr/>
        <a:lstStyle/>
        <a:p>
          <a:endParaRPr lang="en-GB"/>
        </a:p>
      </dgm:t>
    </dgm:pt>
    <dgm:pt modelId="{48840935-A481-4295-9359-6D88E3A73180}">
      <dgm:prSet phldrT="[Text]"/>
      <dgm:spPr/>
      <dgm:t>
        <a:bodyPr/>
        <a:lstStyle/>
        <a:p>
          <a:r>
            <a:rPr lang="en-GB" dirty="0"/>
            <a:t>n=60, FLCK IF&lt;0%</a:t>
          </a:r>
        </a:p>
      </dgm:t>
    </dgm:pt>
    <dgm:pt modelId="{5EF644A8-EF31-403F-A1A5-F448D4B07852}" type="parTrans" cxnId="{E9DBF2DD-2D67-4396-A1E4-60A14664EF39}">
      <dgm:prSet/>
      <dgm:spPr/>
      <dgm:t>
        <a:bodyPr/>
        <a:lstStyle/>
        <a:p>
          <a:endParaRPr lang="en-GB"/>
        </a:p>
      </dgm:t>
    </dgm:pt>
    <dgm:pt modelId="{F521FCE2-234F-42AA-B4E4-C999C5703D7F}" type="sibTrans" cxnId="{E9DBF2DD-2D67-4396-A1E4-60A14664EF39}">
      <dgm:prSet/>
      <dgm:spPr/>
      <dgm:t>
        <a:bodyPr/>
        <a:lstStyle/>
        <a:p>
          <a:endParaRPr lang="en-GB"/>
        </a:p>
      </dgm:t>
    </dgm:pt>
    <dgm:pt modelId="{E503B8FF-6D5A-43DF-9BF7-1051316C9BF3}">
      <dgm:prSet phldrT="[Text]"/>
      <dgm:spPr/>
      <dgm:t>
        <a:bodyPr/>
        <a:lstStyle/>
        <a:p>
          <a:r>
            <a:rPr lang="en-GB" dirty="0"/>
            <a:t>n=8, blood contamination</a:t>
          </a:r>
        </a:p>
      </dgm:t>
    </dgm:pt>
    <dgm:pt modelId="{ECE94BD1-E51A-432D-A228-793F04BABD50}" type="sibTrans" cxnId="{98048234-3778-4156-80CC-67A70FA963F9}">
      <dgm:prSet/>
      <dgm:spPr/>
      <dgm:t>
        <a:bodyPr/>
        <a:lstStyle/>
        <a:p>
          <a:endParaRPr lang="en-GB"/>
        </a:p>
      </dgm:t>
    </dgm:pt>
    <dgm:pt modelId="{73BED401-6843-42B8-9437-8032C5356FA1}" type="parTrans" cxnId="{98048234-3778-4156-80CC-67A70FA963F9}">
      <dgm:prSet/>
      <dgm:spPr/>
      <dgm:t>
        <a:bodyPr/>
        <a:lstStyle/>
        <a:p>
          <a:endParaRPr lang="en-GB"/>
        </a:p>
      </dgm:t>
    </dgm:pt>
    <dgm:pt modelId="{DE1484D6-07D1-4754-BF07-C89FDD1B944E}">
      <dgm:prSet phldrT="[Text]"/>
      <dgm:spPr/>
      <dgm:t>
        <a:bodyPr/>
        <a:lstStyle/>
        <a:p>
          <a:r>
            <a:rPr lang="en-GB" dirty="0"/>
            <a:t>n=3 IgM IF &gt; 0%</a:t>
          </a:r>
        </a:p>
      </dgm:t>
    </dgm:pt>
    <dgm:pt modelId="{0BE3B387-E304-4749-B184-5C52690781B7}" type="parTrans" cxnId="{659D8297-2E0B-455F-8E90-9D49770572CE}">
      <dgm:prSet/>
      <dgm:spPr/>
      <dgm:t>
        <a:bodyPr/>
        <a:lstStyle/>
        <a:p>
          <a:endParaRPr lang="de-DE"/>
        </a:p>
      </dgm:t>
    </dgm:pt>
    <dgm:pt modelId="{D0C0E256-5A5E-4EBA-8DB4-3C6D24BAC0DE}" type="sibTrans" cxnId="{659D8297-2E0B-455F-8E90-9D49770572CE}">
      <dgm:prSet/>
      <dgm:spPr/>
      <dgm:t>
        <a:bodyPr/>
        <a:lstStyle/>
        <a:p>
          <a:endParaRPr lang="de-DE"/>
        </a:p>
      </dgm:t>
    </dgm:pt>
    <dgm:pt modelId="{1139E557-8AAF-499B-B35A-9100EB8A4630}">
      <dgm:prSet phldrT="[Text]"/>
      <dgm:spPr/>
      <dgm:t>
        <a:bodyPr/>
        <a:lstStyle/>
        <a:p>
          <a:r>
            <a:rPr lang="en-GB" dirty="0"/>
            <a:t>n=1 IgM IF &gt; 0%</a:t>
          </a:r>
        </a:p>
      </dgm:t>
    </dgm:pt>
    <dgm:pt modelId="{AE395A72-D58A-46BA-85A9-BA66793DC7A4}" type="parTrans" cxnId="{ACA5E1C3-001D-479A-9B07-9734C930EA96}">
      <dgm:prSet/>
      <dgm:spPr/>
      <dgm:t>
        <a:bodyPr/>
        <a:lstStyle/>
        <a:p>
          <a:endParaRPr lang="de-DE"/>
        </a:p>
      </dgm:t>
    </dgm:pt>
    <dgm:pt modelId="{2B931C3D-F285-46D8-8858-1A7E620A301C}" type="sibTrans" cxnId="{ACA5E1C3-001D-479A-9B07-9734C930EA96}">
      <dgm:prSet/>
      <dgm:spPr/>
      <dgm:t>
        <a:bodyPr/>
        <a:lstStyle/>
        <a:p>
          <a:endParaRPr lang="de-DE"/>
        </a:p>
      </dgm:t>
    </dgm:pt>
    <dgm:pt modelId="{F8B50161-871D-4E72-B210-16046312385D}" type="pres">
      <dgm:prSet presAssocID="{FCD74765-AC59-47CC-B7EC-2D2768B8615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FA0EC8A0-D7E8-40D0-9484-4CE4494A0814}" type="pres">
      <dgm:prSet presAssocID="{7B3868D6-D2BE-49F6-887E-AA9FEDF697A0}" presName="hierRoot1" presStyleCnt="0">
        <dgm:presLayoutVars>
          <dgm:hierBranch val="init"/>
        </dgm:presLayoutVars>
      </dgm:prSet>
      <dgm:spPr/>
    </dgm:pt>
    <dgm:pt modelId="{8DC38A8B-A088-42F9-B299-5A2A6BB28100}" type="pres">
      <dgm:prSet presAssocID="{7B3868D6-D2BE-49F6-887E-AA9FEDF697A0}" presName="rootComposite1" presStyleCnt="0"/>
      <dgm:spPr/>
    </dgm:pt>
    <dgm:pt modelId="{30A7FA52-32F6-4D61-9D22-0084A8E9B0FE}" type="pres">
      <dgm:prSet presAssocID="{7B3868D6-D2BE-49F6-887E-AA9FEDF697A0}" presName="rootText1" presStyleLbl="node0" presStyleIdx="0" presStyleCnt="1">
        <dgm:presLayoutVars>
          <dgm:chPref val="3"/>
        </dgm:presLayoutVars>
      </dgm:prSet>
      <dgm:spPr/>
    </dgm:pt>
    <dgm:pt modelId="{7374FA3C-3F56-4CB9-99BD-C66A1EC9FCE8}" type="pres">
      <dgm:prSet presAssocID="{7B3868D6-D2BE-49F6-887E-AA9FEDF697A0}" presName="rootConnector1" presStyleLbl="node1" presStyleIdx="0" presStyleCnt="0"/>
      <dgm:spPr/>
    </dgm:pt>
    <dgm:pt modelId="{23F21D2A-1B41-4D97-A02D-906D59F6B608}" type="pres">
      <dgm:prSet presAssocID="{7B3868D6-D2BE-49F6-887E-AA9FEDF697A0}" presName="hierChild2" presStyleCnt="0"/>
      <dgm:spPr/>
    </dgm:pt>
    <dgm:pt modelId="{705BD513-D3BA-499B-9EEB-810D512FDBD7}" type="pres">
      <dgm:prSet presAssocID="{CAAF0532-F7FD-4E5B-A589-46FCC36D2969}" presName="Name37" presStyleLbl="parChTrans1D2" presStyleIdx="0" presStyleCnt="1"/>
      <dgm:spPr/>
    </dgm:pt>
    <dgm:pt modelId="{DA705ED8-ED5F-4622-8C93-7F8655205716}" type="pres">
      <dgm:prSet presAssocID="{5B9E059D-2BA4-4210-B00F-5CB0456086E0}" presName="hierRoot2" presStyleCnt="0">
        <dgm:presLayoutVars>
          <dgm:hierBranch val="init"/>
        </dgm:presLayoutVars>
      </dgm:prSet>
      <dgm:spPr/>
    </dgm:pt>
    <dgm:pt modelId="{156B5D5B-C5A4-42EA-8352-58486FAFC3E4}" type="pres">
      <dgm:prSet presAssocID="{5B9E059D-2BA4-4210-B00F-5CB0456086E0}" presName="rootComposite" presStyleCnt="0"/>
      <dgm:spPr/>
    </dgm:pt>
    <dgm:pt modelId="{C1F814C9-18AA-434D-A789-8805DBC2F91C}" type="pres">
      <dgm:prSet presAssocID="{5B9E059D-2BA4-4210-B00F-5CB0456086E0}" presName="rootText" presStyleLbl="node2" presStyleIdx="0" presStyleCnt="1">
        <dgm:presLayoutVars>
          <dgm:chPref val="3"/>
        </dgm:presLayoutVars>
      </dgm:prSet>
      <dgm:spPr/>
    </dgm:pt>
    <dgm:pt modelId="{1BC6DBDA-2F19-4F1B-A269-2502CE4EBC70}" type="pres">
      <dgm:prSet presAssocID="{5B9E059D-2BA4-4210-B00F-5CB0456086E0}" presName="rootConnector" presStyleLbl="node2" presStyleIdx="0" presStyleCnt="1"/>
      <dgm:spPr/>
    </dgm:pt>
    <dgm:pt modelId="{29D75728-4C53-45BA-8F78-1C8054B3C6F7}" type="pres">
      <dgm:prSet presAssocID="{5B9E059D-2BA4-4210-B00F-5CB0456086E0}" presName="hierChild4" presStyleCnt="0"/>
      <dgm:spPr/>
    </dgm:pt>
    <dgm:pt modelId="{43B882C7-AF78-43BE-B2AF-76EEEDA10302}" type="pres">
      <dgm:prSet presAssocID="{45C73445-8EFD-4972-B25B-71AA2E9B7A7E}" presName="Name37" presStyleLbl="parChTrans1D3" presStyleIdx="0" presStyleCnt="1"/>
      <dgm:spPr/>
    </dgm:pt>
    <dgm:pt modelId="{27CD164A-8536-42AA-9EF3-825E45DF0235}" type="pres">
      <dgm:prSet presAssocID="{A5BCF877-7458-48D9-8007-2AA6F1480A62}" presName="hierRoot2" presStyleCnt="0">
        <dgm:presLayoutVars>
          <dgm:hierBranch val="init"/>
        </dgm:presLayoutVars>
      </dgm:prSet>
      <dgm:spPr/>
    </dgm:pt>
    <dgm:pt modelId="{0C736769-E820-4026-A49A-B94AD4313F25}" type="pres">
      <dgm:prSet presAssocID="{A5BCF877-7458-48D9-8007-2AA6F1480A62}" presName="rootComposite" presStyleCnt="0"/>
      <dgm:spPr/>
    </dgm:pt>
    <dgm:pt modelId="{1A84DC31-F1AA-400B-9777-FA9D501A6E29}" type="pres">
      <dgm:prSet presAssocID="{A5BCF877-7458-48D9-8007-2AA6F1480A62}" presName="rootText" presStyleLbl="node3" presStyleIdx="0" presStyleCnt="1">
        <dgm:presLayoutVars>
          <dgm:chPref val="3"/>
        </dgm:presLayoutVars>
      </dgm:prSet>
      <dgm:spPr/>
    </dgm:pt>
    <dgm:pt modelId="{7F043044-CA10-4A2F-91F3-83B3C30F7353}" type="pres">
      <dgm:prSet presAssocID="{A5BCF877-7458-48D9-8007-2AA6F1480A62}" presName="rootConnector" presStyleLbl="node3" presStyleIdx="0" presStyleCnt="1"/>
      <dgm:spPr/>
    </dgm:pt>
    <dgm:pt modelId="{079C7742-C18D-41C9-9296-2AE559E3FF80}" type="pres">
      <dgm:prSet presAssocID="{A5BCF877-7458-48D9-8007-2AA6F1480A62}" presName="hierChild4" presStyleCnt="0"/>
      <dgm:spPr/>
    </dgm:pt>
    <dgm:pt modelId="{270BFC5D-2DD9-42F1-B934-694E5BD89654}" type="pres">
      <dgm:prSet presAssocID="{72B970A4-14C6-4AE7-AF14-40918CEC380C}" presName="Name37" presStyleLbl="parChTrans1D4" presStyleIdx="0" presStyleCnt="10"/>
      <dgm:spPr/>
    </dgm:pt>
    <dgm:pt modelId="{B3A45136-575D-4B00-8A31-6F4290FC66AC}" type="pres">
      <dgm:prSet presAssocID="{6A323ED0-E97B-4B2A-8877-D08CB6C37CF7}" presName="hierRoot2" presStyleCnt="0">
        <dgm:presLayoutVars>
          <dgm:hierBranch val="init"/>
        </dgm:presLayoutVars>
      </dgm:prSet>
      <dgm:spPr/>
    </dgm:pt>
    <dgm:pt modelId="{2A5E84EC-89FC-44CA-B4D6-C4F5A9CF9BDA}" type="pres">
      <dgm:prSet presAssocID="{6A323ED0-E97B-4B2A-8877-D08CB6C37CF7}" presName="rootComposite" presStyleCnt="0"/>
      <dgm:spPr/>
    </dgm:pt>
    <dgm:pt modelId="{74CE4300-267B-4D2F-87EF-F12B96E83F1F}" type="pres">
      <dgm:prSet presAssocID="{6A323ED0-E97B-4B2A-8877-D08CB6C37CF7}" presName="rootText" presStyleLbl="node4" presStyleIdx="0" presStyleCnt="10">
        <dgm:presLayoutVars>
          <dgm:chPref val="3"/>
        </dgm:presLayoutVars>
      </dgm:prSet>
      <dgm:spPr/>
    </dgm:pt>
    <dgm:pt modelId="{5411A422-4404-47AB-A9CC-CAC47C8E385B}" type="pres">
      <dgm:prSet presAssocID="{6A323ED0-E97B-4B2A-8877-D08CB6C37CF7}" presName="rootConnector" presStyleLbl="node4" presStyleIdx="0" presStyleCnt="10"/>
      <dgm:spPr/>
    </dgm:pt>
    <dgm:pt modelId="{085C82D2-4ED9-4E10-A178-4F04E6A5FC58}" type="pres">
      <dgm:prSet presAssocID="{6A323ED0-E97B-4B2A-8877-D08CB6C37CF7}" presName="hierChild4" presStyleCnt="0"/>
      <dgm:spPr/>
    </dgm:pt>
    <dgm:pt modelId="{13AE2F88-D5AE-4EBD-BDEE-5ACAA1FAB3B0}" type="pres">
      <dgm:prSet presAssocID="{5194F331-1398-49EF-A573-297AB8AA1022}" presName="Name37" presStyleLbl="parChTrans1D4" presStyleIdx="1" presStyleCnt="10"/>
      <dgm:spPr/>
    </dgm:pt>
    <dgm:pt modelId="{A25FAAC7-8ED5-4654-B38D-080F7101AC0E}" type="pres">
      <dgm:prSet presAssocID="{066D68F7-BCCD-4B9A-889A-880FB191162B}" presName="hierRoot2" presStyleCnt="0">
        <dgm:presLayoutVars>
          <dgm:hierBranch val="init"/>
        </dgm:presLayoutVars>
      </dgm:prSet>
      <dgm:spPr/>
    </dgm:pt>
    <dgm:pt modelId="{4AF254EF-8E78-42CF-BC28-F5FEF179249D}" type="pres">
      <dgm:prSet presAssocID="{066D68F7-BCCD-4B9A-889A-880FB191162B}" presName="rootComposite" presStyleCnt="0"/>
      <dgm:spPr/>
    </dgm:pt>
    <dgm:pt modelId="{6E4B607B-AF8B-40EC-A55D-E7174446736F}" type="pres">
      <dgm:prSet presAssocID="{066D68F7-BCCD-4B9A-889A-880FB191162B}" presName="rootText" presStyleLbl="node4" presStyleIdx="1" presStyleCnt="10">
        <dgm:presLayoutVars>
          <dgm:chPref val="3"/>
        </dgm:presLayoutVars>
      </dgm:prSet>
      <dgm:spPr/>
    </dgm:pt>
    <dgm:pt modelId="{A067A94C-A6AB-49E0-8E02-92AE31F13C2E}" type="pres">
      <dgm:prSet presAssocID="{066D68F7-BCCD-4B9A-889A-880FB191162B}" presName="rootConnector" presStyleLbl="node4" presStyleIdx="1" presStyleCnt="10"/>
      <dgm:spPr/>
    </dgm:pt>
    <dgm:pt modelId="{DC06C084-F73E-4DDB-A599-94007FD570BA}" type="pres">
      <dgm:prSet presAssocID="{066D68F7-BCCD-4B9A-889A-880FB191162B}" presName="hierChild4" presStyleCnt="0"/>
      <dgm:spPr/>
    </dgm:pt>
    <dgm:pt modelId="{5655B751-A005-4B0F-819F-2FAA52063F85}" type="pres">
      <dgm:prSet presAssocID="{066D68F7-BCCD-4B9A-889A-880FB191162B}" presName="hierChild5" presStyleCnt="0"/>
      <dgm:spPr/>
    </dgm:pt>
    <dgm:pt modelId="{6F691FA1-F47C-402B-ACBF-6CD28A4687DC}" type="pres">
      <dgm:prSet presAssocID="{B0D8E7F6-C531-498B-961E-4675A5E3AC68}" presName="Name37" presStyleLbl="parChTrans1D4" presStyleIdx="2" presStyleCnt="10"/>
      <dgm:spPr/>
    </dgm:pt>
    <dgm:pt modelId="{F981C872-4CE2-412A-B39F-4A68C4D1B633}" type="pres">
      <dgm:prSet presAssocID="{66682378-6C7E-47F8-A253-D493D8D2F15A}" presName="hierRoot2" presStyleCnt="0">
        <dgm:presLayoutVars>
          <dgm:hierBranch val="init"/>
        </dgm:presLayoutVars>
      </dgm:prSet>
      <dgm:spPr/>
    </dgm:pt>
    <dgm:pt modelId="{36853AA6-10FD-4529-9D8B-F96645471CCB}" type="pres">
      <dgm:prSet presAssocID="{66682378-6C7E-47F8-A253-D493D8D2F15A}" presName="rootComposite" presStyleCnt="0"/>
      <dgm:spPr/>
    </dgm:pt>
    <dgm:pt modelId="{136DB65C-430A-4953-A252-F2DD6313C5AF}" type="pres">
      <dgm:prSet presAssocID="{66682378-6C7E-47F8-A253-D493D8D2F15A}" presName="rootText" presStyleLbl="node4" presStyleIdx="2" presStyleCnt="10">
        <dgm:presLayoutVars>
          <dgm:chPref val="3"/>
        </dgm:presLayoutVars>
      </dgm:prSet>
      <dgm:spPr/>
    </dgm:pt>
    <dgm:pt modelId="{42D748EE-3610-4759-8A0C-523AE41CB8DE}" type="pres">
      <dgm:prSet presAssocID="{66682378-6C7E-47F8-A253-D493D8D2F15A}" presName="rootConnector" presStyleLbl="node4" presStyleIdx="2" presStyleCnt="10"/>
      <dgm:spPr/>
    </dgm:pt>
    <dgm:pt modelId="{1557D390-94B4-4FB0-B3D6-91B8C192238D}" type="pres">
      <dgm:prSet presAssocID="{66682378-6C7E-47F8-A253-D493D8D2F15A}" presName="hierChild4" presStyleCnt="0"/>
      <dgm:spPr/>
    </dgm:pt>
    <dgm:pt modelId="{3845B6D6-53F1-4E91-BD1C-B51A25E22ACC}" type="pres">
      <dgm:prSet presAssocID="{94A390F1-B5DB-4C7C-8D0F-396BD847EFC8}" presName="Name37" presStyleLbl="parChTrans1D4" presStyleIdx="3" presStyleCnt="10"/>
      <dgm:spPr/>
    </dgm:pt>
    <dgm:pt modelId="{B520E003-1AA8-449A-91FC-A69EECCD9C6A}" type="pres">
      <dgm:prSet presAssocID="{3C39AEEF-332D-4B36-B783-D4384EED7A92}" presName="hierRoot2" presStyleCnt="0">
        <dgm:presLayoutVars>
          <dgm:hierBranch val="init"/>
        </dgm:presLayoutVars>
      </dgm:prSet>
      <dgm:spPr/>
    </dgm:pt>
    <dgm:pt modelId="{9088AF74-C532-437F-AFCF-646090AA6A9B}" type="pres">
      <dgm:prSet presAssocID="{3C39AEEF-332D-4B36-B783-D4384EED7A92}" presName="rootComposite" presStyleCnt="0"/>
      <dgm:spPr/>
    </dgm:pt>
    <dgm:pt modelId="{9B4D3DD8-2ECA-4160-A972-8541CB15D2CC}" type="pres">
      <dgm:prSet presAssocID="{3C39AEEF-332D-4B36-B783-D4384EED7A92}" presName="rootText" presStyleLbl="node4" presStyleIdx="3" presStyleCnt="10">
        <dgm:presLayoutVars>
          <dgm:chPref val="3"/>
        </dgm:presLayoutVars>
      </dgm:prSet>
      <dgm:spPr/>
    </dgm:pt>
    <dgm:pt modelId="{2773D14E-2164-44CB-9807-FE94B53C77D7}" type="pres">
      <dgm:prSet presAssocID="{3C39AEEF-332D-4B36-B783-D4384EED7A92}" presName="rootConnector" presStyleLbl="node4" presStyleIdx="3" presStyleCnt="10"/>
      <dgm:spPr/>
    </dgm:pt>
    <dgm:pt modelId="{65B7C509-A73B-42A5-B041-8B56E6CFE370}" type="pres">
      <dgm:prSet presAssocID="{3C39AEEF-332D-4B36-B783-D4384EED7A92}" presName="hierChild4" presStyleCnt="0"/>
      <dgm:spPr/>
    </dgm:pt>
    <dgm:pt modelId="{164B4895-E2D5-4AB9-94B8-CF94C2B410C5}" type="pres">
      <dgm:prSet presAssocID="{3C39AEEF-332D-4B36-B783-D4384EED7A92}" presName="hierChild5" presStyleCnt="0"/>
      <dgm:spPr/>
    </dgm:pt>
    <dgm:pt modelId="{ABEB0C56-B68F-48B6-B8D7-C39D9B928BDD}" type="pres">
      <dgm:prSet presAssocID="{66682378-6C7E-47F8-A253-D493D8D2F15A}" presName="hierChild5" presStyleCnt="0"/>
      <dgm:spPr/>
    </dgm:pt>
    <dgm:pt modelId="{AA0ED55F-F224-4D43-A911-1D1F33F320D2}" type="pres">
      <dgm:prSet presAssocID="{6A323ED0-E97B-4B2A-8877-D08CB6C37CF7}" presName="hierChild5" presStyleCnt="0"/>
      <dgm:spPr/>
    </dgm:pt>
    <dgm:pt modelId="{91F3FEB1-1145-4724-8CD1-55685A13AFD9}" type="pres">
      <dgm:prSet presAssocID="{73BED401-6843-42B8-9437-8032C5356FA1}" presName="Name37" presStyleLbl="parChTrans1D4" presStyleIdx="4" presStyleCnt="10"/>
      <dgm:spPr/>
    </dgm:pt>
    <dgm:pt modelId="{5A85F7CA-47B9-4EC2-9387-3D69D68A214A}" type="pres">
      <dgm:prSet presAssocID="{E503B8FF-6D5A-43DF-9BF7-1051316C9BF3}" presName="hierRoot2" presStyleCnt="0">
        <dgm:presLayoutVars>
          <dgm:hierBranch val="init"/>
        </dgm:presLayoutVars>
      </dgm:prSet>
      <dgm:spPr/>
    </dgm:pt>
    <dgm:pt modelId="{CF062DAD-FB9C-4959-B497-716C1184A4A0}" type="pres">
      <dgm:prSet presAssocID="{E503B8FF-6D5A-43DF-9BF7-1051316C9BF3}" presName="rootComposite" presStyleCnt="0"/>
      <dgm:spPr/>
    </dgm:pt>
    <dgm:pt modelId="{61F74602-5761-438C-861D-38D54B29934C}" type="pres">
      <dgm:prSet presAssocID="{E503B8FF-6D5A-43DF-9BF7-1051316C9BF3}" presName="rootText" presStyleLbl="node4" presStyleIdx="4" presStyleCnt="10">
        <dgm:presLayoutVars>
          <dgm:chPref val="3"/>
        </dgm:presLayoutVars>
      </dgm:prSet>
      <dgm:spPr/>
    </dgm:pt>
    <dgm:pt modelId="{76C68D66-F95E-45BE-AC64-7C2C12C3DE01}" type="pres">
      <dgm:prSet presAssocID="{E503B8FF-6D5A-43DF-9BF7-1051316C9BF3}" presName="rootConnector" presStyleLbl="node4" presStyleIdx="4" presStyleCnt="10"/>
      <dgm:spPr/>
    </dgm:pt>
    <dgm:pt modelId="{64EFF031-33DC-4C40-AE79-FF9526F7F355}" type="pres">
      <dgm:prSet presAssocID="{E503B8FF-6D5A-43DF-9BF7-1051316C9BF3}" presName="hierChild4" presStyleCnt="0"/>
      <dgm:spPr/>
    </dgm:pt>
    <dgm:pt modelId="{C4174E87-521C-411E-9185-596069649F3C}" type="pres">
      <dgm:prSet presAssocID="{E503B8FF-6D5A-43DF-9BF7-1051316C9BF3}" presName="hierChild5" presStyleCnt="0"/>
      <dgm:spPr/>
    </dgm:pt>
    <dgm:pt modelId="{E39F57C3-F64A-480D-B8C0-F72D62055663}" type="pres">
      <dgm:prSet presAssocID="{0159A6CE-62AA-494C-8E49-CCF8A57FAE22}" presName="Name37" presStyleLbl="parChTrans1D4" presStyleIdx="5" presStyleCnt="10"/>
      <dgm:spPr/>
    </dgm:pt>
    <dgm:pt modelId="{7A94B881-3560-428C-8DDC-FA3AB53A9284}" type="pres">
      <dgm:prSet presAssocID="{93CDA62E-015D-4682-8A4E-AFD342F5DDF8}" presName="hierRoot2" presStyleCnt="0">
        <dgm:presLayoutVars>
          <dgm:hierBranch val="init"/>
        </dgm:presLayoutVars>
      </dgm:prSet>
      <dgm:spPr/>
    </dgm:pt>
    <dgm:pt modelId="{18D6A304-A611-4C50-AE54-3719DA894BE8}" type="pres">
      <dgm:prSet presAssocID="{93CDA62E-015D-4682-8A4E-AFD342F5DDF8}" presName="rootComposite" presStyleCnt="0"/>
      <dgm:spPr/>
    </dgm:pt>
    <dgm:pt modelId="{9FA46B1C-04B3-4EF7-9DB1-7F7C9A881770}" type="pres">
      <dgm:prSet presAssocID="{93CDA62E-015D-4682-8A4E-AFD342F5DDF8}" presName="rootText" presStyleLbl="node4" presStyleIdx="5" presStyleCnt="10">
        <dgm:presLayoutVars>
          <dgm:chPref val="3"/>
        </dgm:presLayoutVars>
      </dgm:prSet>
      <dgm:spPr/>
    </dgm:pt>
    <dgm:pt modelId="{C22D4DDB-41C7-4B4E-B130-C8F7B5E86FA8}" type="pres">
      <dgm:prSet presAssocID="{93CDA62E-015D-4682-8A4E-AFD342F5DDF8}" presName="rootConnector" presStyleLbl="node4" presStyleIdx="5" presStyleCnt="10"/>
      <dgm:spPr/>
    </dgm:pt>
    <dgm:pt modelId="{E357D862-944D-4B51-8C9B-5EE7435F0B84}" type="pres">
      <dgm:prSet presAssocID="{93CDA62E-015D-4682-8A4E-AFD342F5DDF8}" presName="hierChild4" presStyleCnt="0"/>
      <dgm:spPr/>
    </dgm:pt>
    <dgm:pt modelId="{0AC97024-BFB5-4EB5-9BAF-80E4917201F9}" type="pres">
      <dgm:prSet presAssocID="{EEAEEE00-237D-4D02-BDC1-60171E4CCB9A}" presName="Name37" presStyleLbl="parChTrans1D4" presStyleIdx="6" presStyleCnt="10"/>
      <dgm:spPr/>
    </dgm:pt>
    <dgm:pt modelId="{715FBB4F-F430-4EA0-9F61-DD59C8101C73}" type="pres">
      <dgm:prSet presAssocID="{0ED6B500-9C27-4F16-894F-B22FA3F2DF52}" presName="hierRoot2" presStyleCnt="0">
        <dgm:presLayoutVars>
          <dgm:hierBranch val="init"/>
        </dgm:presLayoutVars>
      </dgm:prSet>
      <dgm:spPr/>
    </dgm:pt>
    <dgm:pt modelId="{06DA9F1E-EC02-4A2F-81D2-EB6BC7342951}" type="pres">
      <dgm:prSet presAssocID="{0ED6B500-9C27-4F16-894F-B22FA3F2DF52}" presName="rootComposite" presStyleCnt="0"/>
      <dgm:spPr/>
    </dgm:pt>
    <dgm:pt modelId="{2B6695B7-750E-44E5-B116-5C43AE634044}" type="pres">
      <dgm:prSet presAssocID="{0ED6B500-9C27-4F16-894F-B22FA3F2DF52}" presName="rootText" presStyleLbl="node4" presStyleIdx="6" presStyleCnt="10">
        <dgm:presLayoutVars>
          <dgm:chPref val="3"/>
        </dgm:presLayoutVars>
      </dgm:prSet>
      <dgm:spPr/>
    </dgm:pt>
    <dgm:pt modelId="{C0BE02A3-6692-49CA-80A9-C5FCAE519882}" type="pres">
      <dgm:prSet presAssocID="{0ED6B500-9C27-4F16-894F-B22FA3F2DF52}" presName="rootConnector" presStyleLbl="node4" presStyleIdx="6" presStyleCnt="10"/>
      <dgm:spPr/>
    </dgm:pt>
    <dgm:pt modelId="{BD04A1FB-660C-48E9-B812-5CF37AE27BE1}" type="pres">
      <dgm:prSet presAssocID="{0ED6B500-9C27-4F16-894F-B22FA3F2DF52}" presName="hierChild4" presStyleCnt="0"/>
      <dgm:spPr/>
    </dgm:pt>
    <dgm:pt modelId="{E3747F10-782A-4565-9D6F-B84738BF7028}" type="pres">
      <dgm:prSet presAssocID="{0BE3B387-E304-4749-B184-5C52690781B7}" presName="Name37" presStyleLbl="parChTrans1D4" presStyleIdx="7" presStyleCnt="10"/>
      <dgm:spPr/>
    </dgm:pt>
    <dgm:pt modelId="{968D0654-548C-4AA9-B458-69FD2C82C77B}" type="pres">
      <dgm:prSet presAssocID="{DE1484D6-07D1-4754-BF07-C89FDD1B944E}" presName="hierRoot2" presStyleCnt="0">
        <dgm:presLayoutVars>
          <dgm:hierBranch val="init"/>
        </dgm:presLayoutVars>
      </dgm:prSet>
      <dgm:spPr/>
    </dgm:pt>
    <dgm:pt modelId="{B7DC1C12-FEB2-4082-B2AF-04E93E7105EA}" type="pres">
      <dgm:prSet presAssocID="{DE1484D6-07D1-4754-BF07-C89FDD1B944E}" presName="rootComposite" presStyleCnt="0"/>
      <dgm:spPr/>
    </dgm:pt>
    <dgm:pt modelId="{8549971A-377E-41EE-8E1F-8A2363D628FD}" type="pres">
      <dgm:prSet presAssocID="{DE1484D6-07D1-4754-BF07-C89FDD1B944E}" presName="rootText" presStyleLbl="node4" presStyleIdx="7" presStyleCnt="10">
        <dgm:presLayoutVars>
          <dgm:chPref val="3"/>
        </dgm:presLayoutVars>
      </dgm:prSet>
      <dgm:spPr/>
    </dgm:pt>
    <dgm:pt modelId="{C354EA22-910D-45AB-A4F2-6514DE742C7E}" type="pres">
      <dgm:prSet presAssocID="{DE1484D6-07D1-4754-BF07-C89FDD1B944E}" presName="rootConnector" presStyleLbl="node4" presStyleIdx="7" presStyleCnt="10"/>
      <dgm:spPr/>
    </dgm:pt>
    <dgm:pt modelId="{0C916B7E-AB23-4EC4-A4E0-01C5158CF0BF}" type="pres">
      <dgm:prSet presAssocID="{DE1484D6-07D1-4754-BF07-C89FDD1B944E}" presName="hierChild4" presStyleCnt="0"/>
      <dgm:spPr/>
    </dgm:pt>
    <dgm:pt modelId="{B6E48B1F-DF81-4B9C-AEC2-AEB80B049519}" type="pres">
      <dgm:prSet presAssocID="{DE1484D6-07D1-4754-BF07-C89FDD1B944E}" presName="hierChild5" presStyleCnt="0"/>
      <dgm:spPr/>
    </dgm:pt>
    <dgm:pt modelId="{13B68F26-FC9E-4D24-8199-B2C99CEC1430}" type="pres">
      <dgm:prSet presAssocID="{0ED6B500-9C27-4F16-894F-B22FA3F2DF52}" presName="hierChild5" presStyleCnt="0"/>
      <dgm:spPr/>
    </dgm:pt>
    <dgm:pt modelId="{A15E1D3E-349A-46E6-8DD6-43C2A1A665C6}" type="pres">
      <dgm:prSet presAssocID="{5EF644A8-EF31-403F-A1A5-F448D4B07852}" presName="Name37" presStyleLbl="parChTrans1D4" presStyleIdx="8" presStyleCnt="10"/>
      <dgm:spPr/>
    </dgm:pt>
    <dgm:pt modelId="{E1992D43-DEA8-4C1E-927C-2C68CDF4184C}" type="pres">
      <dgm:prSet presAssocID="{48840935-A481-4295-9359-6D88E3A73180}" presName="hierRoot2" presStyleCnt="0">
        <dgm:presLayoutVars>
          <dgm:hierBranch val="init"/>
        </dgm:presLayoutVars>
      </dgm:prSet>
      <dgm:spPr/>
    </dgm:pt>
    <dgm:pt modelId="{6FFDDF1D-5041-4D1B-A62B-166A21285A92}" type="pres">
      <dgm:prSet presAssocID="{48840935-A481-4295-9359-6D88E3A73180}" presName="rootComposite" presStyleCnt="0"/>
      <dgm:spPr/>
    </dgm:pt>
    <dgm:pt modelId="{07A0E118-BC3D-48A0-A86B-75887E11497C}" type="pres">
      <dgm:prSet presAssocID="{48840935-A481-4295-9359-6D88E3A73180}" presName="rootText" presStyleLbl="node4" presStyleIdx="8" presStyleCnt="10">
        <dgm:presLayoutVars>
          <dgm:chPref val="3"/>
        </dgm:presLayoutVars>
      </dgm:prSet>
      <dgm:spPr/>
    </dgm:pt>
    <dgm:pt modelId="{D7D907F5-3905-4F9C-85ED-B27C849942AA}" type="pres">
      <dgm:prSet presAssocID="{48840935-A481-4295-9359-6D88E3A73180}" presName="rootConnector" presStyleLbl="node4" presStyleIdx="8" presStyleCnt="10"/>
      <dgm:spPr/>
    </dgm:pt>
    <dgm:pt modelId="{883B26E2-337A-41C6-A633-F76BE8FE7617}" type="pres">
      <dgm:prSet presAssocID="{48840935-A481-4295-9359-6D88E3A73180}" presName="hierChild4" presStyleCnt="0"/>
      <dgm:spPr/>
    </dgm:pt>
    <dgm:pt modelId="{00CC0699-70B1-4272-AF3D-65C6EC6EDD49}" type="pres">
      <dgm:prSet presAssocID="{AE395A72-D58A-46BA-85A9-BA66793DC7A4}" presName="Name37" presStyleLbl="parChTrans1D4" presStyleIdx="9" presStyleCnt="10"/>
      <dgm:spPr/>
    </dgm:pt>
    <dgm:pt modelId="{C71852CF-3586-4570-B11E-6D593F43FE0D}" type="pres">
      <dgm:prSet presAssocID="{1139E557-8AAF-499B-B35A-9100EB8A4630}" presName="hierRoot2" presStyleCnt="0">
        <dgm:presLayoutVars>
          <dgm:hierBranch val="init"/>
        </dgm:presLayoutVars>
      </dgm:prSet>
      <dgm:spPr/>
    </dgm:pt>
    <dgm:pt modelId="{EB02FD4B-0BB2-4E61-A8A3-A161634C20EA}" type="pres">
      <dgm:prSet presAssocID="{1139E557-8AAF-499B-B35A-9100EB8A4630}" presName="rootComposite" presStyleCnt="0"/>
      <dgm:spPr/>
    </dgm:pt>
    <dgm:pt modelId="{BAC1B216-1E03-4AFB-A082-BC77927A6C42}" type="pres">
      <dgm:prSet presAssocID="{1139E557-8AAF-499B-B35A-9100EB8A4630}" presName="rootText" presStyleLbl="node4" presStyleIdx="9" presStyleCnt="10">
        <dgm:presLayoutVars>
          <dgm:chPref val="3"/>
        </dgm:presLayoutVars>
      </dgm:prSet>
      <dgm:spPr/>
    </dgm:pt>
    <dgm:pt modelId="{97AF5592-792F-4644-8407-5EAB26AA81B4}" type="pres">
      <dgm:prSet presAssocID="{1139E557-8AAF-499B-B35A-9100EB8A4630}" presName="rootConnector" presStyleLbl="node4" presStyleIdx="9" presStyleCnt="10"/>
      <dgm:spPr/>
    </dgm:pt>
    <dgm:pt modelId="{E9974E48-CD14-4730-996D-F65560CC4D69}" type="pres">
      <dgm:prSet presAssocID="{1139E557-8AAF-499B-B35A-9100EB8A4630}" presName="hierChild4" presStyleCnt="0"/>
      <dgm:spPr/>
    </dgm:pt>
    <dgm:pt modelId="{43DB30FA-B5DC-4077-A177-42E8468DFFB4}" type="pres">
      <dgm:prSet presAssocID="{1139E557-8AAF-499B-B35A-9100EB8A4630}" presName="hierChild5" presStyleCnt="0"/>
      <dgm:spPr/>
    </dgm:pt>
    <dgm:pt modelId="{BFEF812A-0E3F-4478-8E71-F5B15BB78829}" type="pres">
      <dgm:prSet presAssocID="{48840935-A481-4295-9359-6D88E3A73180}" presName="hierChild5" presStyleCnt="0"/>
      <dgm:spPr/>
    </dgm:pt>
    <dgm:pt modelId="{867CFC60-8C0E-4C89-8389-A4D99B1E3C09}" type="pres">
      <dgm:prSet presAssocID="{93CDA62E-015D-4682-8A4E-AFD342F5DDF8}" presName="hierChild5" presStyleCnt="0"/>
      <dgm:spPr/>
    </dgm:pt>
    <dgm:pt modelId="{6368E58D-8865-4C8F-8AD6-E179D62EE07D}" type="pres">
      <dgm:prSet presAssocID="{A5BCF877-7458-48D9-8007-2AA6F1480A62}" presName="hierChild5" presStyleCnt="0"/>
      <dgm:spPr/>
    </dgm:pt>
    <dgm:pt modelId="{309434C6-E5B3-4EBE-B313-726225A3B19A}" type="pres">
      <dgm:prSet presAssocID="{5B9E059D-2BA4-4210-B00F-5CB0456086E0}" presName="hierChild5" presStyleCnt="0"/>
      <dgm:spPr/>
    </dgm:pt>
    <dgm:pt modelId="{238BC3EC-C076-4EF9-84E1-BE5925654C79}" type="pres">
      <dgm:prSet presAssocID="{7B3868D6-D2BE-49F6-887E-AA9FEDF697A0}" presName="hierChild3" presStyleCnt="0"/>
      <dgm:spPr/>
    </dgm:pt>
  </dgm:ptLst>
  <dgm:cxnLst>
    <dgm:cxn modelId="{C12F7403-C38B-476D-B6CB-794E6EA52362}" type="presOf" srcId="{48840935-A481-4295-9359-6D88E3A73180}" destId="{07A0E118-BC3D-48A0-A86B-75887E11497C}" srcOrd="0" destOrd="0" presId="urn:microsoft.com/office/officeart/2005/8/layout/orgChart1"/>
    <dgm:cxn modelId="{CA2B3104-5673-4613-BB6A-78CA346D21A8}" srcId="{6A323ED0-E97B-4B2A-8877-D08CB6C37CF7}" destId="{66682378-6C7E-47F8-A253-D493D8D2F15A}" srcOrd="1" destOrd="0" parTransId="{B0D8E7F6-C531-498B-961E-4675A5E3AC68}" sibTransId="{E648638D-220D-4732-808E-C9635CFF8D21}"/>
    <dgm:cxn modelId="{84825D0A-0F1F-4F62-933E-DDB8621960C6}" type="presOf" srcId="{0BE3B387-E304-4749-B184-5C52690781B7}" destId="{E3747F10-782A-4565-9D6F-B84738BF7028}" srcOrd="0" destOrd="0" presId="urn:microsoft.com/office/officeart/2005/8/layout/orgChart1"/>
    <dgm:cxn modelId="{85C59F0C-82AC-45C1-AA86-FA379B7B47ED}" type="presOf" srcId="{A5BCF877-7458-48D9-8007-2AA6F1480A62}" destId="{1A84DC31-F1AA-400B-9777-FA9D501A6E29}" srcOrd="0" destOrd="0" presId="urn:microsoft.com/office/officeart/2005/8/layout/orgChart1"/>
    <dgm:cxn modelId="{2048AC0E-A1B6-4E31-91AF-1BF887A07D81}" type="presOf" srcId="{0159A6CE-62AA-494C-8E49-CCF8A57FAE22}" destId="{E39F57C3-F64A-480D-B8C0-F72D62055663}" srcOrd="0" destOrd="0" presId="urn:microsoft.com/office/officeart/2005/8/layout/orgChart1"/>
    <dgm:cxn modelId="{6BEDEE0F-F3AA-40C5-8046-6F601D17FD13}" type="presOf" srcId="{0ED6B500-9C27-4F16-894F-B22FA3F2DF52}" destId="{2B6695B7-750E-44E5-B116-5C43AE634044}" srcOrd="0" destOrd="0" presId="urn:microsoft.com/office/officeart/2005/8/layout/orgChart1"/>
    <dgm:cxn modelId="{AE316A11-C14C-4199-8B57-B674310B923C}" type="presOf" srcId="{45C73445-8EFD-4972-B25B-71AA2E9B7A7E}" destId="{43B882C7-AF78-43BE-B2AF-76EEEDA10302}" srcOrd="0" destOrd="0" presId="urn:microsoft.com/office/officeart/2005/8/layout/orgChart1"/>
    <dgm:cxn modelId="{F9B57B16-D0C9-41F8-A5F9-B1F95F6DB1FB}" type="presOf" srcId="{DE1484D6-07D1-4754-BF07-C89FDD1B944E}" destId="{8549971A-377E-41EE-8E1F-8A2363D628FD}" srcOrd="0" destOrd="0" presId="urn:microsoft.com/office/officeart/2005/8/layout/orgChart1"/>
    <dgm:cxn modelId="{DB95EB1B-0947-4440-B8BD-82B671D39548}" srcId="{A5BCF877-7458-48D9-8007-2AA6F1480A62}" destId="{6A323ED0-E97B-4B2A-8877-D08CB6C37CF7}" srcOrd="0" destOrd="0" parTransId="{72B970A4-14C6-4AE7-AF14-40918CEC380C}" sibTransId="{7C6310CC-BE66-4146-BB85-6EB9A404F5C5}"/>
    <dgm:cxn modelId="{4CCD0F1C-65A9-45E3-BF4E-FFDA2C38E67B}" type="presOf" srcId="{72B970A4-14C6-4AE7-AF14-40918CEC380C}" destId="{270BFC5D-2DD9-42F1-B934-694E5BD89654}" srcOrd="0" destOrd="0" presId="urn:microsoft.com/office/officeart/2005/8/layout/orgChart1"/>
    <dgm:cxn modelId="{A15AC026-CFAA-4A2D-B76D-388EA6520AB1}" type="presOf" srcId="{DE1484D6-07D1-4754-BF07-C89FDD1B944E}" destId="{C354EA22-910D-45AB-A4F2-6514DE742C7E}" srcOrd="1" destOrd="0" presId="urn:microsoft.com/office/officeart/2005/8/layout/orgChart1"/>
    <dgm:cxn modelId="{DD9ACE2C-8FB0-445F-B949-805C7D5808B5}" type="presOf" srcId="{E503B8FF-6D5A-43DF-9BF7-1051316C9BF3}" destId="{76C68D66-F95E-45BE-AC64-7C2C12C3DE01}" srcOrd="1" destOrd="0" presId="urn:microsoft.com/office/officeart/2005/8/layout/orgChart1"/>
    <dgm:cxn modelId="{33CC4731-6AAE-4B68-A8D2-A3E47D127F83}" type="presOf" srcId="{7B3868D6-D2BE-49F6-887E-AA9FEDF697A0}" destId="{30A7FA52-32F6-4D61-9D22-0084A8E9B0FE}" srcOrd="0" destOrd="0" presId="urn:microsoft.com/office/officeart/2005/8/layout/orgChart1"/>
    <dgm:cxn modelId="{8AACBA33-5D45-4DA4-861F-9B1DBF1673EB}" type="presOf" srcId="{FCD74765-AC59-47CC-B7EC-2D2768B86157}" destId="{F8B50161-871D-4E72-B210-16046312385D}" srcOrd="0" destOrd="0" presId="urn:microsoft.com/office/officeart/2005/8/layout/orgChart1"/>
    <dgm:cxn modelId="{98048234-3778-4156-80CC-67A70FA963F9}" srcId="{A5BCF877-7458-48D9-8007-2AA6F1480A62}" destId="{E503B8FF-6D5A-43DF-9BF7-1051316C9BF3}" srcOrd="1" destOrd="0" parTransId="{73BED401-6843-42B8-9437-8032C5356FA1}" sibTransId="{ECE94BD1-E51A-432D-A228-793F04BABD50}"/>
    <dgm:cxn modelId="{F727C136-CD2A-433A-AFAE-4CAB26A5D051}" type="presOf" srcId="{066D68F7-BCCD-4B9A-889A-880FB191162B}" destId="{6E4B607B-AF8B-40EC-A55D-E7174446736F}" srcOrd="0" destOrd="0" presId="urn:microsoft.com/office/officeart/2005/8/layout/orgChart1"/>
    <dgm:cxn modelId="{B661FA5C-8A52-4BE6-B204-2F735020C475}" type="presOf" srcId="{48840935-A481-4295-9359-6D88E3A73180}" destId="{D7D907F5-3905-4F9C-85ED-B27C849942AA}" srcOrd="1" destOrd="0" presId="urn:microsoft.com/office/officeart/2005/8/layout/orgChart1"/>
    <dgm:cxn modelId="{EA3BD561-5A3E-4544-9712-C4C5135B899C}" type="presOf" srcId="{6A323ED0-E97B-4B2A-8877-D08CB6C37CF7}" destId="{74CE4300-267B-4D2F-87EF-F12B96E83F1F}" srcOrd="0" destOrd="0" presId="urn:microsoft.com/office/officeart/2005/8/layout/orgChart1"/>
    <dgm:cxn modelId="{3DEF5A47-42D1-46A1-A7BB-DACC29526631}" type="presOf" srcId="{EEAEEE00-237D-4D02-BDC1-60171E4CCB9A}" destId="{0AC97024-BFB5-4EB5-9BAF-80E4917201F9}" srcOrd="0" destOrd="0" presId="urn:microsoft.com/office/officeart/2005/8/layout/orgChart1"/>
    <dgm:cxn modelId="{F2893168-E53C-4602-97E2-78F0DBCBDE67}" srcId="{FCD74765-AC59-47CC-B7EC-2D2768B86157}" destId="{7B3868D6-D2BE-49F6-887E-AA9FEDF697A0}" srcOrd="0" destOrd="0" parTransId="{93D2F7F5-5B50-4E12-9F13-1CE0D8A9B03C}" sibTransId="{23396168-F920-4E89-ADC7-815ED20B9269}"/>
    <dgm:cxn modelId="{B68DB94E-BEC1-4FDF-BD65-CA0E1572AB92}" type="presOf" srcId="{94A390F1-B5DB-4C7C-8D0F-396BD847EFC8}" destId="{3845B6D6-53F1-4E91-BD1C-B51A25E22ACC}" srcOrd="0" destOrd="0" presId="urn:microsoft.com/office/officeart/2005/8/layout/orgChart1"/>
    <dgm:cxn modelId="{65846F70-17C2-46AB-AA6E-C860939460D2}" type="presOf" srcId="{7B3868D6-D2BE-49F6-887E-AA9FEDF697A0}" destId="{7374FA3C-3F56-4CB9-99BD-C66A1EC9FCE8}" srcOrd="1" destOrd="0" presId="urn:microsoft.com/office/officeart/2005/8/layout/orgChart1"/>
    <dgm:cxn modelId="{B3C5C754-C5FC-4D25-ADC3-86439C91402E}" type="presOf" srcId="{3C39AEEF-332D-4B36-B783-D4384EED7A92}" destId="{2773D14E-2164-44CB-9807-FE94B53C77D7}" srcOrd="1" destOrd="0" presId="urn:microsoft.com/office/officeart/2005/8/layout/orgChart1"/>
    <dgm:cxn modelId="{20D30382-D6A2-49A8-9605-A57F38BD528F}" srcId="{93CDA62E-015D-4682-8A4E-AFD342F5DDF8}" destId="{0ED6B500-9C27-4F16-894F-B22FA3F2DF52}" srcOrd="0" destOrd="0" parTransId="{EEAEEE00-237D-4D02-BDC1-60171E4CCB9A}" sibTransId="{F6ECDBCC-6FA8-4C00-B83E-9487C7E5ED99}"/>
    <dgm:cxn modelId="{9E7E4A86-9FF6-4EB0-AA5E-9BCEA49AADC6}" type="presOf" srcId="{5EF644A8-EF31-403F-A1A5-F448D4B07852}" destId="{A15E1D3E-349A-46E6-8DD6-43C2A1A665C6}" srcOrd="0" destOrd="0" presId="urn:microsoft.com/office/officeart/2005/8/layout/orgChart1"/>
    <dgm:cxn modelId="{755E7588-B6BC-4EC8-AAEF-13CB73F01AEA}" type="presOf" srcId="{5B9E059D-2BA4-4210-B00F-5CB0456086E0}" destId="{1BC6DBDA-2F19-4F1B-A269-2502CE4EBC70}" srcOrd="1" destOrd="0" presId="urn:microsoft.com/office/officeart/2005/8/layout/orgChart1"/>
    <dgm:cxn modelId="{2389D28B-6A39-46BD-B730-65D4147AB06C}" type="presOf" srcId="{5B9E059D-2BA4-4210-B00F-5CB0456086E0}" destId="{C1F814C9-18AA-434D-A789-8805DBC2F91C}" srcOrd="0" destOrd="0" presId="urn:microsoft.com/office/officeart/2005/8/layout/orgChart1"/>
    <dgm:cxn modelId="{6723778C-07EC-4E95-B631-0DC134F04664}" type="presOf" srcId="{1139E557-8AAF-499B-B35A-9100EB8A4630}" destId="{97AF5592-792F-4644-8407-5EAB26AA81B4}" srcOrd="1" destOrd="0" presId="urn:microsoft.com/office/officeart/2005/8/layout/orgChart1"/>
    <dgm:cxn modelId="{659D8297-2E0B-455F-8E90-9D49770572CE}" srcId="{0ED6B500-9C27-4F16-894F-B22FA3F2DF52}" destId="{DE1484D6-07D1-4754-BF07-C89FDD1B944E}" srcOrd="0" destOrd="0" parTransId="{0BE3B387-E304-4749-B184-5C52690781B7}" sibTransId="{D0C0E256-5A5E-4EBA-8DB4-3C6D24BAC0DE}"/>
    <dgm:cxn modelId="{ABC2CA9D-DE63-40C5-BDEA-F5BBE0968CD0}" type="presOf" srcId="{6A323ED0-E97B-4B2A-8877-D08CB6C37CF7}" destId="{5411A422-4404-47AB-A9CC-CAC47C8E385B}" srcOrd="1" destOrd="0" presId="urn:microsoft.com/office/officeart/2005/8/layout/orgChart1"/>
    <dgm:cxn modelId="{CCE4359F-5B30-45AF-B110-538FCA7CAA4A}" type="presOf" srcId="{AE395A72-D58A-46BA-85A9-BA66793DC7A4}" destId="{00CC0699-70B1-4272-AF3D-65C6EC6EDD49}" srcOrd="0" destOrd="0" presId="urn:microsoft.com/office/officeart/2005/8/layout/orgChart1"/>
    <dgm:cxn modelId="{C1C872A2-7495-4A5C-BFCF-ED2236FD9956}" srcId="{A5BCF877-7458-48D9-8007-2AA6F1480A62}" destId="{93CDA62E-015D-4682-8A4E-AFD342F5DDF8}" srcOrd="2" destOrd="0" parTransId="{0159A6CE-62AA-494C-8E49-CCF8A57FAE22}" sibTransId="{791F0237-A8FF-4DDE-B9A9-26C4F3A83C5C}"/>
    <dgm:cxn modelId="{8FE320A8-F15A-452B-AF52-98070986F7A7}" type="presOf" srcId="{73BED401-6843-42B8-9437-8032C5356FA1}" destId="{91F3FEB1-1145-4724-8CD1-55685A13AFD9}" srcOrd="0" destOrd="0" presId="urn:microsoft.com/office/officeart/2005/8/layout/orgChart1"/>
    <dgm:cxn modelId="{114655A8-6CDF-4B02-A7D0-9727B2DB4530}" type="presOf" srcId="{3C39AEEF-332D-4B36-B783-D4384EED7A92}" destId="{9B4D3DD8-2ECA-4160-A972-8541CB15D2CC}" srcOrd="0" destOrd="0" presId="urn:microsoft.com/office/officeart/2005/8/layout/orgChart1"/>
    <dgm:cxn modelId="{5265A8A8-4DCA-4BD6-A553-0DF0BFCC4F1B}" srcId="{7B3868D6-D2BE-49F6-887E-AA9FEDF697A0}" destId="{5B9E059D-2BA4-4210-B00F-5CB0456086E0}" srcOrd="0" destOrd="0" parTransId="{CAAF0532-F7FD-4E5B-A589-46FCC36D2969}" sibTransId="{E19FE396-B1C5-4C71-A9A2-2055FCB156CD}"/>
    <dgm:cxn modelId="{E47824B3-F11B-4CE5-805B-BC70F4C9EE05}" type="presOf" srcId="{5194F331-1398-49EF-A573-297AB8AA1022}" destId="{13AE2F88-D5AE-4EBD-BDEE-5ACAA1FAB3B0}" srcOrd="0" destOrd="0" presId="urn:microsoft.com/office/officeart/2005/8/layout/orgChart1"/>
    <dgm:cxn modelId="{293F3DB8-94BD-44A1-95FF-A1AFC50C3C52}" srcId="{6A323ED0-E97B-4B2A-8877-D08CB6C37CF7}" destId="{066D68F7-BCCD-4B9A-889A-880FB191162B}" srcOrd="0" destOrd="0" parTransId="{5194F331-1398-49EF-A573-297AB8AA1022}" sibTransId="{D85FB5E5-9225-43F8-B31D-E5D62BAC0C56}"/>
    <dgm:cxn modelId="{145ACBBD-4132-46B0-950F-914B9A170A75}" type="presOf" srcId="{E503B8FF-6D5A-43DF-9BF7-1051316C9BF3}" destId="{61F74602-5761-438C-861D-38D54B29934C}" srcOrd="0" destOrd="0" presId="urn:microsoft.com/office/officeart/2005/8/layout/orgChart1"/>
    <dgm:cxn modelId="{8B5EFCBD-8ECD-4DB4-8E62-6D459D50B0E4}" type="presOf" srcId="{066D68F7-BCCD-4B9A-889A-880FB191162B}" destId="{A067A94C-A6AB-49E0-8E02-92AE31F13C2E}" srcOrd="1" destOrd="0" presId="urn:microsoft.com/office/officeart/2005/8/layout/orgChart1"/>
    <dgm:cxn modelId="{9CE483C0-0A98-481E-9DBA-4694889C3B4B}" type="presOf" srcId="{1139E557-8AAF-499B-B35A-9100EB8A4630}" destId="{BAC1B216-1E03-4AFB-A082-BC77927A6C42}" srcOrd="0" destOrd="0" presId="urn:microsoft.com/office/officeart/2005/8/layout/orgChart1"/>
    <dgm:cxn modelId="{ACA5E1C3-001D-479A-9B07-9734C930EA96}" srcId="{48840935-A481-4295-9359-6D88E3A73180}" destId="{1139E557-8AAF-499B-B35A-9100EB8A4630}" srcOrd="0" destOrd="0" parTransId="{AE395A72-D58A-46BA-85A9-BA66793DC7A4}" sibTransId="{2B931C3D-F285-46D8-8858-1A7E620A301C}"/>
    <dgm:cxn modelId="{1459C4D6-DA35-46F6-B79B-BCB85A64CF67}" type="presOf" srcId="{0ED6B500-9C27-4F16-894F-B22FA3F2DF52}" destId="{C0BE02A3-6692-49CA-80A9-C5FCAE519882}" srcOrd="1" destOrd="0" presId="urn:microsoft.com/office/officeart/2005/8/layout/orgChart1"/>
    <dgm:cxn modelId="{94AF74D8-5272-4864-B58A-399D6D2699A3}" type="presOf" srcId="{A5BCF877-7458-48D9-8007-2AA6F1480A62}" destId="{7F043044-CA10-4A2F-91F3-83B3C30F7353}" srcOrd="1" destOrd="0" presId="urn:microsoft.com/office/officeart/2005/8/layout/orgChart1"/>
    <dgm:cxn modelId="{EB0BDDDC-C8A8-47DA-8F59-A03ABD6730D5}" type="presOf" srcId="{66682378-6C7E-47F8-A253-D493D8D2F15A}" destId="{42D748EE-3610-4759-8A0C-523AE41CB8DE}" srcOrd="1" destOrd="0" presId="urn:microsoft.com/office/officeart/2005/8/layout/orgChart1"/>
    <dgm:cxn modelId="{E9DBF2DD-2D67-4396-A1E4-60A14664EF39}" srcId="{93CDA62E-015D-4682-8A4E-AFD342F5DDF8}" destId="{48840935-A481-4295-9359-6D88E3A73180}" srcOrd="1" destOrd="0" parTransId="{5EF644A8-EF31-403F-A1A5-F448D4B07852}" sibTransId="{F521FCE2-234F-42AA-B4E4-C999C5703D7F}"/>
    <dgm:cxn modelId="{6F7DB4DE-7779-4A13-BD8B-66DD0B154A76}" type="presOf" srcId="{93CDA62E-015D-4682-8A4E-AFD342F5DDF8}" destId="{9FA46B1C-04B3-4EF7-9DB1-7F7C9A881770}" srcOrd="0" destOrd="0" presId="urn:microsoft.com/office/officeart/2005/8/layout/orgChart1"/>
    <dgm:cxn modelId="{414D42DF-FF92-4347-A39E-F9A8D0F048F4}" srcId="{5B9E059D-2BA4-4210-B00F-5CB0456086E0}" destId="{A5BCF877-7458-48D9-8007-2AA6F1480A62}" srcOrd="0" destOrd="0" parTransId="{45C73445-8EFD-4972-B25B-71AA2E9B7A7E}" sibTransId="{F5153CDE-4BD2-457F-A073-615639A7FFBC}"/>
    <dgm:cxn modelId="{103467E0-F1E9-4EF2-98A5-D1140F859CC2}" type="presOf" srcId="{CAAF0532-F7FD-4E5B-A589-46FCC36D2969}" destId="{705BD513-D3BA-499B-9EEB-810D512FDBD7}" srcOrd="0" destOrd="0" presId="urn:microsoft.com/office/officeart/2005/8/layout/orgChart1"/>
    <dgm:cxn modelId="{A91870E0-C8A9-4D14-B40B-717B77C18073}" type="presOf" srcId="{66682378-6C7E-47F8-A253-D493D8D2F15A}" destId="{136DB65C-430A-4953-A252-F2DD6313C5AF}" srcOrd="0" destOrd="0" presId="urn:microsoft.com/office/officeart/2005/8/layout/orgChart1"/>
    <dgm:cxn modelId="{0359FAEF-ED8C-4FA8-A354-9CC137B8B91E}" type="presOf" srcId="{B0D8E7F6-C531-498B-961E-4675A5E3AC68}" destId="{6F691FA1-F47C-402B-ACBF-6CD28A4687DC}" srcOrd="0" destOrd="0" presId="urn:microsoft.com/office/officeart/2005/8/layout/orgChart1"/>
    <dgm:cxn modelId="{D128E3F4-BCBA-4A1A-8F8F-5EF0D8538A73}" type="presOf" srcId="{93CDA62E-015D-4682-8A4E-AFD342F5DDF8}" destId="{C22D4DDB-41C7-4B4E-B130-C8F7B5E86FA8}" srcOrd="1" destOrd="0" presId="urn:microsoft.com/office/officeart/2005/8/layout/orgChart1"/>
    <dgm:cxn modelId="{663E96FF-3477-4AA2-A904-22F729430016}" srcId="{66682378-6C7E-47F8-A253-D493D8D2F15A}" destId="{3C39AEEF-332D-4B36-B783-D4384EED7A92}" srcOrd="0" destOrd="0" parTransId="{94A390F1-B5DB-4C7C-8D0F-396BD847EFC8}" sibTransId="{033FBA75-49BE-442E-806B-5AA1B0DAF76A}"/>
    <dgm:cxn modelId="{8A1424BE-2E89-4D35-9C68-C35865211EAC}" type="presParOf" srcId="{F8B50161-871D-4E72-B210-16046312385D}" destId="{FA0EC8A0-D7E8-40D0-9484-4CE4494A0814}" srcOrd="0" destOrd="0" presId="urn:microsoft.com/office/officeart/2005/8/layout/orgChart1"/>
    <dgm:cxn modelId="{E593E261-72D0-4C8F-B019-67D75794A2AD}" type="presParOf" srcId="{FA0EC8A0-D7E8-40D0-9484-4CE4494A0814}" destId="{8DC38A8B-A088-42F9-B299-5A2A6BB28100}" srcOrd="0" destOrd="0" presId="urn:microsoft.com/office/officeart/2005/8/layout/orgChart1"/>
    <dgm:cxn modelId="{22E14E51-71B9-47B9-A623-1F2F055081F3}" type="presParOf" srcId="{8DC38A8B-A088-42F9-B299-5A2A6BB28100}" destId="{30A7FA52-32F6-4D61-9D22-0084A8E9B0FE}" srcOrd="0" destOrd="0" presId="urn:microsoft.com/office/officeart/2005/8/layout/orgChart1"/>
    <dgm:cxn modelId="{1049B9C5-4B4D-4F26-BE38-6033E2D762D4}" type="presParOf" srcId="{8DC38A8B-A088-42F9-B299-5A2A6BB28100}" destId="{7374FA3C-3F56-4CB9-99BD-C66A1EC9FCE8}" srcOrd="1" destOrd="0" presId="urn:microsoft.com/office/officeart/2005/8/layout/orgChart1"/>
    <dgm:cxn modelId="{34649987-97D5-49F9-8458-194067116352}" type="presParOf" srcId="{FA0EC8A0-D7E8-40D0-9484-4CE4494A0814}" destId="{23F21D2A-1B41-4D97-A02D-906D59F6B608}" srcOrd="1" destOrd="0" presId="urn:microsoft.com/office/officeart/2005/8/layout/orgChart1"/>
    <dgm:cxn modelId="{C2C8A31F-428D-4138-9ACE-990B244F3819}" type="presParOf" srcId="{23F21D2A-1B41-4D97-A02D-906D59F6B608}" destId="{705BD513-D3BA-499B-9EEB-810D512FDBD7}" srcOrd="0" destOrd="0" presId="urn:microsoft.com/office/officeart/2005/8/layout/orgChart1"/>
    <dgm:cxn modelId="{ACB76448-7F35-4127-A7CC-7BEAD5BE33D2}" type="presParOf" srcId="{23F21D2A-1B41-4D97-A02D-906D59F6B608}" destId="{DA705ED8-ED5F-4622-8C93-7F8655205716}" srcOrd="1" destOrd="0" presId="urn:microsoft.com/office/officeart/2005/8/layout/orgChart1"/>
    <dgm:cxn modelId="{1D96AB53-7D24-4142-A5E7-FDC77C0285C7}" type="presParOf" srcId="{DA705ED8-ED5F-4622-8C93-7F8655205716}" destId="{156B5D5B-C5A4-42EA-8352-58486FAFC3E4}" srcOrd="0" destOrd="0" presId="urn:microsoft.com/office/officeart/2005/8/layout/orgChart1"/>
    <dgm:cxn modelId="{AB757029-7AD8-4282-B651-4A19CB0944B3}" type="presParOf" srcId="{156B5D5B-C5A4-42EA-8352-58486FAFC3E4}" destId="{C1F814C9-18AA-434D-A789-8805DBC2F91C}" srcOrd="0" destOrd="0" presId="urn:microsoft.com/office/officeart/2005/8/layout/orgChart1"/>
    <dgm:cxn modelId="{162325A1-2AE4-496D-AA0A-A91DE8B1F08A}" type="presParOf" srcId="{156B5D5B-C5A4-42EA-8352-58486FAFC3E4}" destId="{1BC6DBDA-2F19-4F1B-A269-2502CE4EBC70}" srcOrd="1" destOrd="0" presId="urn:microsoft.com/office/officeart/2005/8/layout/orgChart1"/>
    <dgm:cxn modelId="{1A1A4F36-6EEE-4492-8366-3A9C28E4B2C6}" type="presParOf" srcId="{DA705ED8-ED5F-4622-8C93-7F8655205716}" destId="{29D75728-4C53-45BA-8F78-1C8054B3C6F7}" srcOrd="1" destOrd="0" presId="urn:microsoft.com/office/officeart/2005/8/layout/orgChart1"/>
    <dgm:cxn modelId="{5B3C2A29-648D-44ED-BF4E-B5AA88851DE9}" type="presParOf" srcId="{29D75728-4C53-45BA-8F78-1C8054B3C6F7}" destId="{43B882C7-AF78-43BE-B2AF-76EEEDA10302}" srcOrd="0" destOrd="0" presId="urn:microsoft.com/office/officeart/2005/8/layout/orgChart1"/>
    <dgm:cxn modelId="{68E9DB86-7103-41A4-9B6F-7EEE0F809CD1}" type="presParOf" srcId="{29D75728-4C53-45BA-8F78-1C8054B3C6F7}" destId="{27CD164A-8536-42AA-9EF3-825E45DF0235}" srcOrd="1" destOrd="0" presId="urn:microsoft.com/office/officeart/2005/8/layout/orgChart1"/>
    <dgm:cxn modelId="{96AF592A-2770-4B9F-87E1-5C3CB0244D18}" type="presParOf" srcId="{27CD164A-8536-42AA-9EF3-825E45DF0235}" destId="{0C736769-E820-4026-A49A-B94AD4313F25}" srcOrd="0" destOrd="0" presId="urn:microsoft.com/office/officeart/2005/8/layout/orgChart1"/>
    <dgm:cxn modelId="{15B50669-B480-419A-A980-79E34AB9C6B1}" type="presParOf" srcId="{0C736769-E820-4026-A49A-B94AD4313F25}" destId="{1A84DC31-F1AA-400B-9777-FA9D501A6E29}" srcOrd="0" destOrd="0" presId="urn:microsoft.com/office/officeart/2005/8/layout/orgChart1"/>
    <dgm:cxn modelId="{BBEDA3A8-50DD-4531-9D96-7674679300B2}" type="presParOf" srcId="{0C736769-E820-4026-A49A-B94AD4313F25}" destId="{7F043044-CA10-4A2F-91F3-83B3C30F7353}" srcOrd="1" destOrd="0" presId="urn:microsoft.com/office/officeart/2005/8/layout/orgChart1"/>
    <dgm:cxn modelId="{308A3E84-9857-4BB5-8E6C-2CD853A3BD20}" type="presParOf" srcId="{27CD164A-8536-42AA-9EF3-825E45DF0235}" destId="{079C7742-C18D-41C9-9296-2AE559E3FF80}" srcOrd="1" destOrd="0" presId="urn:microsoft.com/office/officeart/2005/8/layout/orgChart1"/>
    <dgm:cxn modelId="{22FA05D6-7FA8-49DC-876C-5DF5FACB56A2}" type="presParOf" srcId="{079C7742-C18D-41C9-9296-2AE559E3FF80}" destId="{270BFC5D-2DD9-42F1-B934-694E5BD89654}" srcOrd="0" destOrd="0" presId="urn:microsoft.com/office/officeart/2005/8/layout/orgChart1"/>
    <dgm:cxn modelId="{ED3C8892-2D08-4AEF-B0CB-C0B28A731168}" type="presParOf" srcId="{079C7742-C18D-41C9-9296-2AE559E3FF80}" destId="{B3A45136-575D-4B00-8A31-6F4290FC66AC}" srcOrd="1" destOrd="0" presId="urn:microsoft.com/office/officeart/2005/8/layout/orgChart1"/>
    <dgm:cxn modelId="{1910C28B-4644-4D95-B4A0-01CDA682A9D7}" type="presParOf" srcId="{B3A45136-575D-4B00-8A31-6F4290FC66AC}" destId="{2A5E84EC-89FC-44CA-B4D6-C4F5A9CF9BDA}" srcOrd="0" destOrd="0" presId="urn:microsoft.com/office/officeart/2005/8/layout/orgChart1"/>
    <dgm:cxn modelId="{ABC4DEDD-CC86-4F54-AE2C-9052DCE383A9}" type="presParOf" srcId="{2A5E84EC-89FC-44CA-B4D6-C4F5A9CF9BDA}" destId="{74CE4300-267B-4D2F-87EF-F12B96E83F1F}" srcOrd="0" destOrd="0" presId="urn:microsoft.com/office/officeart/2005/8/layout/orgChart1"/>
    <dgm:cxn modelId="{7890981D-D3CF-4D8F-92FD-6451132A3B03}" type="presParOf" srcId="{2A5E84EC-89FC-44CA-B4D6-C4F5A9CF9BDA}" destId="{5411A422-4404-47AB-A9CC-CAC47C8E385B}" srcOrd="1" destOrd="0" presId="urn:microsoft.com/office/officeart/2005/8/layout/orgChart1"/>
    <dgm:cxn modelId="{DBFD0527-3C1C-4352-B1EB-925C3FAE1468}" type="presParOf" srcId="{B3A45136-575D-4B00-8A31-6F4290FC66AC}" destId="{085C82D2-4ED9-4E10-A178-4F04E6A5FC58}" srcOrd="1" destOrd="0" presId="urn:microsoft.com/office/officeart/2005/8/layout/orgChart1"/>
    <dgm:cxn modelId="{20332AE7-A964-4926-8EDD-E555BBAC10AC}" type="presParOf" srcId="{085C82D2-4ED9-4E10-A178-4F04E6A5FC58}" destId="{13AE2F88-D5AE-4EBD-BDEE-5ACAA1FAB3B0}" srcOrd="0" destOrd="0" presId="urn:microsoft.com/office/officeart/2005/8/layout/orgChart1"/>
    <dgm:cxn modelId="{B66407F6-7A47-46CC-AFCA-CE8C07831797}" type="presParOf" srcId="{085C82D2-4ED9-4E10-A178-4F04E6A5FC58}" destId="{A25FAAC7-8ED5-4654-B38D-080F7101AC0E}" srcOrd="1" destOrd="0" presId="urn:microsoft.com/office/officeart/2005/8/layout/orgChart1"/>
    <dgm:cxn modelId="{57CD41CC-E57C-4756-BAEC-9FDE262B1AFB}" type="presParOf" srcId="{A25FAAC7-8ED5-4654-B38D-080F7101AC0E}" destId="{4AF254EF-8E78-42CF-BC28-F5FEF179249D}" srcOrd="0" destOrd="0" presId="urn:microsoft.com/office/officeart/2005/8/layout/orgChart1"/>
    <dgm:cxn modelId="{B38AA304-78D2-44FB-900A-D3B61CDF48A8}" type="presParOf" srcId="{4AF254EF-8E78-42CF-BC28-F5FEF179249D}" destId="{6E4B607B-AF8B-40EC-A55D-E7174446736F}" srcOrd="0" destOrd="0" presId="urn:microsoft.com/office/officeart/2005/8/layout/orgChart1"/>
    <dgm:cxn modelId="{9C62F60A-F88D-4BBF-B1CE-FA387EDC9C23}" type="presParOf" srcId="{4AF254EF-8E78-42CF-BC28-F5FEF179249D}" destId="{A067A94C-A6AB-49E0-8E02-92AE31F13C2E}" srcOrd="1" destOrd="0" presId="urn:microsoft.com/office/officeart/2005/8/layout/orgChart1"/>
    <dgm:cxn modelId="{45988DA0-8E7D-457A-AA81-D7016EDF1059}" type="presParOf" srcId="{A25FAAC7-8ED5-4654-B38D-080F7101AC0E}" destId="{DC06C084-F73E-4DDB-A599-94007FD570BA}" srcOrd="1" destOrd="0" presId="urn:microsoft.com/office/officeart/2005/8/layout/orgChart1"/>
    <dgm:cxn modelId="{160B28DD-4F1E-4BE7-B230-3C0BE22B0A6F}" type="presParOf" srcId="{A25FAAC7-8ED5-4654-B38D-080F7101AC0E}" destId="{5655B751-A005-4B0F-819F-2FAA52063F85}" srcOrd="2" destOrd="0" presId="urn:microsoft.com/office/officeart/2005/8/layout/orgChart1"/>
    <dgm:cxn modelId="{0F329FC8-46DA-4655-9341-4D0D0E2022A6}" type="presParOf" srcId="{085C82D2-4ED9-4E10-A178-4F04E6A5FC58}" destId="{6F691FA1-F47C-402B-ACBF-6CD28A4687DC}" srcOrd="2" destOrd="0" presId="urn:microsoft.com/office/officeart/2005/8/layout/orgChart1"/>
    <dgm:cxn modelId="{80C3DB01-27EF-4248-8568-C05D7651A232}" type="presParOf" srcId="{085C82D2-4ED9-4E10-A178-4F04E6A5FC58}" destId="{F981C872-4CE2-412A-B39F-4A68C4D1B633}" srcOrd="3" destOrd="0" presId="urn:microsoft.com/office/officeart/2005/8/layout/orgChart1"/>
    <dgm:cxn modelId="{801B7D01-6126-4C02-8454-8C1F1F7E5A59}" type="presParOf" srcId="{F981C872-4CE2-412A-B39F-4A68C4D1B633}" destId="{36853AA6-10FD-4529-9D8B-F96645471CCB}" srcOrd="0" destOrd="0" presId="urn:microsoft.com/office/officeart/2005/8/layout/orgChart1"/>
    <dgm:cxn modelId="{F50F3ECE-668D-4886-9FDD-C2CF05E740DB}" type="presParOf" srcId="{36853AA6-10FD-4529-9D8B-F96645471CCB}" destId="{136DB65C-430A-4953-A252-F2DD6313C5AF}" srcOrd="0" destOrd="0" presId="urn:microsoft.com/office/officeart/2005/8/layout/orgChart1"/>
    <dgm:cxn modelId="{30B6FAA2-9887-48B8-A574-52C17E7D8DC7}" type="presParOf" srcId="{36853AA6-10FD-4529-9D8B-F96645471CCB}" destId="{42D748EE-3610-4759-8A0C-523AE41CB8DE}" srcOrd="1" destOrd="0" presId="urn:microsoft.com/office/officeart/2005/8/layout/orgChart1"/>
    <dgm:cxn modelId="{B58D02AD-BBFB-4709-86A9-3E95CC02FADB}" type="presParOf" srcId="{F981C872-4CE2-412A-B39F-4A68C4D1B633}" destId="{1557D390-94B4-4FB0-B3D6-91B8C192238D}" srcOrd="1" destOrd="0" presId="urn:microsoft.com/office/officeart/2005/8/layout/orgChart1"/>
    <dgm:cxn modelId="{D005D2F8-0FE2-44FE-9A57-FA5AB2D2BB12}" type="presParOf" srcId="{1557D390-94B4-4FB0-B3D6-91B8C192238D}" destId="{3845B6D6-53F1-4E91-BD1C-B51A25E22ACC}" srcOrd="0" destOrd="0" presId="urn:microsoft.com/office/officeart/2005/8/layout/orgChart1"/>
    <dgm:cxn modelId="{BFE39740-F21B-4B78-B0EA-07001C24EB77}" type="presParOf" srcId="{1557D390-94B4-4FB0-B3D6-91B8C192238D}" destId="{B520E003-1AA8-449A-91FC-A69EECCD9C6A}" srcOrd="1" destOrd="0" presId="urn:microsoft.com/office/officeart/2005/8/layout/orgChart1"/>
    <dgm:cxn modelId="{09953F7A-2EE1-47A8-A105-651CA3898D37}" type="presParOf" srcId="{B520E003-1AA8-449A-91FC-A69EECCD9C6A}" destId="{9088AF74-C532-437F-AFCF-646090AA6A9B}" srcOrd="0" destOrd="0" presId="urn:microsoft.com/office/officeart/2005/8/layout/orgChart1"/>
    <dgm:cxn modelId="{4961FAE7-943D-406B-8DDE-445B24BFDEB7}" type="presParOf" srcId="{9088AF74-C532-437F-AFCF-646090AA6A9B}" destId="{9B4D3DD8-2ECA-4160-A972-8541CB15D2CC}" srcOrd="0" destOrd="0" presId="urn:microsoft.com/office/officeart/2005/8/layout/orgChart1"/>
    <dgm:cxn modelId="{735AFD63-D367-47C7-852B-22C3F248B7DA}" type="presParOf" srcId="{9088AF74-C532-437F-AFCF-646090AA6A9B}" destId="{2773D14E-2164-44CB-9807-FE94B53C77D7}" srcOrd="1" destOrd="0" presId="urn:microsoft.com/office/officeart/2005/8/layout/orgChart1"/>
    <dgm:cxn modelId="{720BAF0F-7AF3-4441-9FD4-F3918B46562A}" type="presParOf" srcId="{B520E003-1AA8-449A-91FC-A69EECCD9C6A}" destId="{65B7C509-A73B-42A5-B041-8B56E6CFE370}" srcOrd="1" destOrd="0" presId="urn:microsoft.com/office/officeart/2005/8/layout/orgChart1"/>
    <dgm:cxn modelId="{22B8E9DB-7D12-477A-B0AB-55A366E495E5}" type="presParOf" srcId="{B520E003-1AA8-449A-91FC-A69EECCD9C6A}" destId="{164B4895-E2D5-4AB9-94B8-CF94C2B410C5}" srcOrd="2" destOrd="0" presId="urn:microsoft.com/office/officeart/2005/8/layout/orgChart1"/>
    <dgm:cxn modelId="{9D1F7C4A-1897-4637-BBB0-C8398ADB0478}" type="presParOf" srcId="{F981C872-4CE2-412A-B39F-4A68C4D1B633}" destId="{ABEB0C56-B68F-48B6-B8D7-C39D9B928BDD}" srcOrd="2" destOrd="0" presId="urn:microsoft.com/office/officeart/2005/8/layout/orgChart1"/>
    <dgm:cxn modelId="{18E09AB2-636F-48E1-8204-D9CE56E7B965}" type="presParOf" srcId="{B3A45136-575D-4B00-8A31-6F4290FC66AC}" destId="{AA0ED55F-F224-4D43-A911-1D1F33F320D2}" srcOrd="2" destOrd="0" presId="urn:microsoft.com/office/officeart/2005/8/layout/orgChart1"/>
    <dgm:cxn modelId="{42BD5CA7-C8A0-4F75-A29F-14D2493DA5DD}" type="presParOf" srcId="{079C7742-C18D-41C9-9296-2AE559E3FF80}" destId="{91F3FEB1-1145-4724-8CD1-55685A13AFD9}" srcOrd="2" destOrd="0" presId="urn:microsoft.com/office/officeart/2005/8/layout/orgChart1"/>
    <dgm:cxn modelId="{F0DDCDAD-4E4F-4B99-B928-AE0A20BA3C69}" type="presParOf" srcId="{079C7742-C18D-41C9-9296-2AE559E3FF80}" destId="{5A85F7CA-47B9-4EC2-9387-3D69D68A214A}" srcOrd="3" destOrd="0" presId="urn:microsoft.com/office/officeart/2005/8/layout/orgChart1"/>
    <dgm:cxn modelId="{2DE4A1C1-732D-4F00-A828-A6B0F1C1890C}" type="presParOf" srcId="{5A85F7CA-47B9-4EC2-9387-3D69D68A214A}" destId="{CF062DAD-FB9C-4959-B497-716C1184A4A0}" srcOrd="0" destOrd="0" presId="urn:microsoft.com/office/officeart/2005/8/layout/orgChart1"/>
    <dgm:cxn modelId="{5C1BFF91-A97F-42B0-8FE1-A4477AE00645}" type="presParOf" srcId="{CF062DAD-FB9C-4959-B497-716C1184A4A0}" destId="{61F74602-5761-438C-861D-38D54B29934C}" srcOrd="0" destOrd="0" presId="urn:microsoft.com/office/officeart/2005/8/layout/orgChart1"/>
    <dgm:cxn modelId="{CC35A045-C487-4D59-B138-97D453070A45}" type="presParOf" srcId="{CF062DAD-FB9C-4959-B497-716C1184A4A0}" destId="{76C68D66-F95E-45BE-AC64-7C2C12C3DE01}" srcOrd="1" destOrd="0" presId="urn:microsoft.com/office/officeart/2005/8/layout/orgChart1"/>
    <dgm:cxn modelId="{A8B83779-0062-4E39-80DA-FD6B73DF18CA}" type="presParOf" srcId="{5A85F7CA-47B9-4EC2-9387-3D69D68A214A}" destId="{64EFF031-33DC-4C40-AE79-FF9526F7F355}" srcOrd="1" destOrd="0" presId="urn:microsoft.com/office/officeart/2005/8/layout/orgChart1"/>
    <dgm:cxn modelId="{39A06FDF-3EC9-4C32-95A6-2F91933D3C6D}" type="presParOf" srcId="{5A85F7CA-47B9-4EC2-9387-3D69D68A214A}" destId="{C4174E87-521C-411E-9185-596069649F3C}" srcOrd="2" destOrd="0" presId="urn:microsoft.com/office/officeart/2005/8/layout/orgChart1"/>
    <dgm:cxn modelId="{3BFA2678-0CC8-402C-8CB8-816D1946B352}" type="presParOf" srcId="{079C7742-C18D-41C9-9296-2AE559E3FF80}" destId="{E39F57C3-F64A-480D-B8C0-F72D62055663}" srcOrd="4" destOrd="0" presId="urn:microsoft.com/office/officeart/2005/8/layout/orgChart1"/>
    <dgm:cxn modelId="{0F28B510-E8B6-4B12-9225-AFD9FA266A73}" type="presParOf" srcId="{079C7742-C18D-41C9-9296-2AE559E3FF80}" destId="{7A94B881-3560-428C-8DDC-FA3AB53A9284}" srcOrd="5" destOrd="0" presId="urn:microsoft.com/office/officeart/2005/8/layout/orgChart1"/>
    <dgm:cxn modelId="{97F21287-EB57-48AB-8A80-98D81469A546}" type="presParOf" srcId="{7A94B881-3560-428C-8DDC-FA3AB53A9284}" destId="{18D6A304-A611-4C50-AE54-3719DA894BE8}" srcOrd="0" destOrd="0" presId="urn:microsoft.com/office/officeart/2005/8/layout/orgChart1"/>
    <dgm:cxn modelId="{D2D6663A-4229-4626-A88F-67EC08844F5B}" type="presParOf" srcId="{18D6A304-A611-4C50-AE54-3719DA894BE8}" destId="{9FA46B1C-04B3-4EF7-9DB1-7F7C9A881770}" srcOrd="0" destOrd="0" presId="urn:microsoft.com/office/officeart/2005/8/layout/orgChart1"/>
    <dgm:cxn modelId="{F45F76D8-F2DD-44F0-B41F-4A50945DD855}" type="presParOf" srcId="{18D6A304-A611-4C50-AE54-3719DA894BE8}" destId="{C22D4DDB-41C7-4B4E-B130-C8F7B5E86FA8}" srcOrd="1" destOrd="0" presId="urn:microsoft.com/office/officeart/2005/8/layout/orgChart1"/>
    <dgm:cxn modelId="{622FCBDB-4921-4CDC-A1F9-944AE1EB0DFD}" type="presParOf" srcId="{7A94B881-3560-428C-8DDC-FA3AB53A9284}" destId="{E357D862-944D-4B51-8C9B-5EE7435F0B84}" srcOrd="1" destOrd="0" presId="urn:microsoft.com/office/officeart/2005/8/layout/orgChart1"/>
    <dgm:cxn modelId="{69B0CF0B-81DD-4F5F-9FC3-658E62CFB5D6}" type="presParOf" srcId="{E357D862-944D-4B51-8C9B-5EE7435F0B84}" destId="{0AC97024-BFB5-4EB5-9BAF-80E4917201F9}" srcOrd="0" destOrd="0" presId="urn:microsoft.com/office/officeart/2005/8/layout/orgChart1"/>
    <dgm:cxn modelId="{A7D0E32D-8C66-46C6-8F2C-2D71BC36A3A9}" type="presParOf" srcId="{E357D862-944D-4B51-8C9B-5EE7435F0B84}" destId="{715FBB4F-F430-4EA0-9F61-DD59C8101C73}" srcOrd="1" destOrd="0" presId="urn:microsoft.com/office/officeart/2005/8/layout/orgChart1"/>
    <dgm:cxn modelId="{F6CC7CAB-8A26-447E-8195-8EDE04536848}" type="presParOf" srcId="{715FBB4F-F430-4EA0-9F61-DD59C8101C73}" destId="{06DA9F1E-EC02-4A2F-81D2-EB6BC7342951}" srcOrd="0" destOrd="0" presId="urn:microsoft.com/office/officeart/2005/8/layout/orgChart1"/>
    <dgm:cxn modelId="{C93F05BE-8718-41BC-B272-5FF80149CE79}" type="presParOf" srcId="{06DA9F1E-EC02-4A2F-81D2-EB6BC7342951}" destId="{2B6695B7-750E-44E5-B116-5C43AE634044}" srcOrd="0" destOrd="0" presId="urn:microsoft.com/office/officeart/2005/8/layout/orgChart1"/>
    <dgm:cxn modelId="{968BB0F4-186F-4264-B13C-A35D0C4A2528}" type="presParOf" srcId="{06DA9F1E-EC02-4A2F-81D2-EB6BC7342951}" destId="{C0BE02A3-6692-49CA-80A9-C5FCAE519882}" srcOrd="1" destOrd="0" presId="urn:microsoft.com/office/officeart/2005/8/layout/orgChart1"/>
    <dgm:cxn modelId="{662E1E1C-33BB-463A-88E4-C206B570EB69}" type="presParOf" srcId="{715FBB4F-F430-4EA0-9F61-DD59C8101C73}" destId="{BD04A1FB-660C-48E9-B812-5CF37AE27BE1}" srcOrd="1" destOrd="0" presId="urn:microsoft.com/office/officeart/2005/8/layout/orgChart1"/>
    <dgm:cxn modelId="{2C4413DB-C6E0-4CDD-B737-0AE2EE1BA924}" type="presParOf" srcId="{BD04A1FB-660C-48E9-B812-5CF37AE27BE1}" destId="{E3747F10-782A-4565-9D6F-B84738BF7028}" srcOrd="0" destOrd="0" presId="urn:microsoft.com/office/officeart/2005/8/layout/orgChart1"/>
    <dgm:cxn modelId="{C68222BD-A84D-46B2-9206-89CFB935C67E}" type="presParOf" srcId="{BD04A1FB-660C-48E9-B812-5CF37AE27BE1}" destId="{968D0654-548C-4AA9-B458-69FD2C82C77B}" srcOrd="1" destOrd="0" presId="urn:microsoft.com/office/officeart/2005/8/layout/orgChart1"/>
    <dgm:cxn modelId="{C2588D5E-DA54-4AC2-A2B1-01BE40467EF0}" type="presParOf" srcId="{968D0654-548C-4AA9-B458-69FD2C82C77B}" destId="{B7DC1C12-FEB2-4082-B2AF-04E93E7105EA}" srcOrd="0" destOrd="0" presId="urn:microsoft.com/office/officeart/2005/8/layout/orgChart1"/>
    <dgm:cxn modelId="{6A98E8DB-00BE-43A1-BA01-0CA9C79801A4}" type="presParOf" srcId="{B7DC1C12-FEB2-4082-B2AF-04E93E7105EA}" destId="{8549971A-377E-41EE-8E1F-8A2363D628FD}" srcOrd="0" destOrd="0" presId="urn:microsoft.com/office/officeart/2005/8/layout/orgChart1"/>
    <dgm:cxn modelId="{F264253D-48C0-445D-8635-A0DEF8A398D0}" type="presParOf" srcId="{B7DC1C12-FEB2-4082-B2AF-04E93E7105EA}" destId="{C354EA22-910D-45AB-A4F2-6514DE742C7E}" srcOrd="1" destOrd="0" presId="urn:microsoft.com/office/officeart/2005/8/layout/orgChart1"/>
    <dgm:cxn modelId="{441AD7D6-FA82-4B6A-9166-34F6C789260F}" type="presParOf" srcId="{968D0654-548C-4AA9-B458-69FD2C82C77B}" destId="{0C916B7E-AB23-4EC4-A4E0-01C5158CF0BF}" srcOrd="1" destOrd="0" presId="urn:microsoft.com/office/officeart/2005/8/layout/orgChart1"/>
    <dgm:cxn modelId="{F98AC44B-80EA-4EF3-93E5-E3AB10BD8D2A}" type="presParOf" srcId="{968D0654-548C-4AA9-B458-69FD2C82C77B}" destId="{B6E48B1F-DF81-4B9C-AEC2-AEB80B049519}" srcOrd="2" destOrd="0" presId="urn:microsoft.com/office/officeart/2005/8/layout/orgChart1"/>
    <dgm:cxn modelId="{388D3CC3-0579-46E8-BFFC-E0A9905C70BF}" type="presParOf" srcId="{715FBB4F-F430-4EA0-9F61-DD59C8101C73}" destId="{13B68F26-FC9E-4D24-8199-B2C99CEC1430}" srcOrd="2" destOrd="0" presId="urn:microsoft.com/office/officeart/2005/8/layout/orgChart1"/>
    <dgm:cxn modelId="{36ACA321-1FF4-4107-97E7-3F889D180B8C}" type="presParOf" srcId="{E357D862-944D-4B51-8C9B-5EE7435F0B84}" destId="{A15E1D3E-349A-46E6-8DD6-43C2A1A665C6}" srcOrd="2" destOrd="0" presId="urn:microsoft.com/office/officeart/2005/8/layout/orgChart1"/>
    <dgm:cxn modelId="{D90DEE57-1E54-4A74-B4FE-0ED3F4FC3799}" type="presParOf" srcId="{E357D862-944D-4B51-8C9B-5EE7435F0B84}" destId="{E1992D43-DEA8-4C1E-927C-2C68CDF4184C}" srcOrd="3" destOrd="0" presId="urn:microsoft.com/office/officeart/2005/8/layout/orgChart1"/>
    <dgm:cxn modelId="{BFE4E425-4B8E-4689-8051-046FFE969AC4}" type="presParOf" srcId="{E1992D43-DEA8-4C1E-927C-2C68CDF4184C}" destId="{6FFDDF1D-5041-4D1B-A62B-166A21285A92}" srcOrd="0" destOrd="0" presId="urn:microsoft.com/office/officeart/2005/8/layout/orgChart1"/>
    <dgm:cxn modelId="{E5A8E70A-09EE-401C-8B73-ADEE56C5DFB5}" type="presParOf" srcId="{6FFDDF1D-5041-4D1B-A62B-166A21285A92}" destId="{07A0E118-BC3D-48A0-A86B-75887E11497C}" srcOrd="0" destOrd="0" presId="urn:microsoft.com/office/officeart/2005/8/layout/orgChart1"/>
    <dgm:cxn modelId="{F57F9FCD-C76F-4270-BCF9-EF3402D5A12C}" type="presParOf" srcId="{6FFDDF1D-5041-4D1B-A62B-166A21285A92}" destId="{D7D907F5-3905-4F9C-85ED-B27C849942AA}" srcOrd="1" destOrd="0" presId="urn:microsoft.com/office/officeart/2005/8/layout/orgChart1"/>
    <dgm:cxn modelId="{3E3AEB26-3507-4E00-A764-AE39D850C86C}" type="presParOf" srcId="{E1992D43-DEA8-4C1E-927C-2C68CDF4184C}" destId="{883B26E2-337A-41C6-A633-F76BE8FE7617}" srcOrd="1" destOrd="0" presId="urn:microsoft.com/office/officeart/2005/8/layout/orgChart1"/>
    <dgm:cxn modelId="{E096044F-8DF1-4DF9-BE78-5F8B292C01C3}" type="presParOf" srcId="{883B26E2-337A-41C6-A633-F76BE8FE7617}" destId="{00CC0699-70B1-4272-AF3D-65C6EC6EDD49}" srcOrd="0" destOrd="0" presId="urn:microsoft.com/office/officeart/2005/8/layout/orgChart1"/>
    <dgm:cxn modelId="{F05E109C-6955-44AE-87C4-99DA6B20FBC7}" type="presParOf" srcId="{883B26E2-337A-41C6-A633-F76BE8FE7617}" destId="{C71852CF-3586-4570-B11E-6D593F43FE0D}" srcOrd="1" destOrd="0" presId="urn:microsoft.com/office/officeart/2005/8/layout/orgChart1"/>
    <dgm:cxn modelId="{5BE4621B-FFF4-4541-B1C9-F3342797A97F}" type="presParOf" srcId="{C71852CF-3586-4570-B11E-6D593F43FE0D}" destId="{EB02FD4B-0BB2-4E61-A8A3-A161634C20EA}" srcOrd="0" destOrd="0" presId="urn:microsoft.com/office/officeart/2005/8/layout/orgChart1"/>
    <dgm:cxn modelId="{B8CE1286-C747-4C3E-9833-25F20AA54394}" type="presParOf" srcId="{EB02FD4B-0BB2-4E61-A8A3-A161634C20EA}" destId="{BAC1B216-1E03-4AFB-A082-BC77927A6C42}" srcOrd="0" destOrd="0" presId="urn:microsoft.com/office/officeart/2005/8/layout/orgChart1"/>
    <dgm:cxn modelId="{B969B61C-8774-489B-B121-F818C729C8CB}" type="presParOf" srcId="{EB02FD4B-0BB2-4E61-A8A3-A161634C20EA}" destId="{97AF5592-792F-4644-8407-5EAB26AA81B4}" srcOrd="1" destOrd="0" presId="urn:microsoft.com/office/officeart/2005/8/layout/orgChart1"/>
    <dgm:cxn modelId="{2F3899E1-07F5-4078-879C-2A2846A9BCA8}" type="presParOf" srcId="{C71852CF-3586-4570-B11E-6D593F43FE0D}" destId="{E9974E48-CD14-4730-996D-F65560CC4D69}" srcOrd="1" destOrd="0" presId="urn:microsoft.com/office/officeart/2005/8/layout/orgChart1"/>
    <dgm:cxn modelId="{DF08836D-680F-47DE-A003-430E984E5600}" type="presParOf" srcId="{C71852CF-3586-4570-B11E-6D593F43FE0D}" destId="{43DB30FA-B5DC-4077-A177-42E8468DFFB4}" srcOrd="2" destOrd="0" presId="urn:microsoft.com/office/officeart/2005/8/layout/orgChart1"/>
    <dgm:cxn modelId="{45824028-B954-48E6-A21B-8F269A9F0438}" type="presParOf" srcId="{E1992D43-DEA8-4C1E-927C-2C68CDF4184C}" destId="{BFEF812A-0E3F-4478-8E71-F5B15BB78829}" srcOrd="2" destOrd="0" presId="urn:microsoft.com/office/officeart/2005/8/layout/orgChart1"/>
    <dgm:cxn modelId="{022C0E40-979C-4821-9024-BE817B94BB24}" type="presParOf" srcId="{7A94B881-3560-428C-8DDC-FA3AB53A9284}" destId="{867CFC60-8C0E-4C89-8389-A4D99B1E3C09}" srcOrd="2" destOrd="0" presId="urn:microsoft.com/office/officeart/2005/8/layout/orgChart1"/>
    <dgm:cxn modelId="{12740E38-4769-45A8-BCEF-910AE533D9E2}" type="presParOf" srcId="{27CD164A-8536-42AA-9EF3-825E45DF0235}" destId="{6368E58D-8865-4C8F-8AD6-E179D62EE07D}" srcOrd="2" destOrd="0" presId="urn:microsoft.com/office/officeart/2005/8/layout/orgChart1"/>
    <dgm:cxn modelId="{0DEFDB04-6C04-4995-9886-F7053E945F77}" type="presParOf" srcId="{DA705ED8-ED5F-4622-8C93-7F8655205716}" destId="{309434C6-E5B3-4EBE-B313-726225A3B19A}" srcOrd="2" destOrd="0" presId="urn:microsoft.com/office/officeart/2005/8/layout/orgChart1"/>
    <dgm:cxn modelId="{036C4A5B-0C16-46FF-83CC-EC3C35AEDAA6}" type="presParOf" srcId="{FA0EC8A0-D7E8-40D0-9484-4CE4494A0814}" destId="{238BC3EC-C076-4EF9-84E1-BE5925654C79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FCD74765-AC59-47CC-B7EC-2D2768B86157}" type="doc">
      <dgm:prSet loTypeId="urn:microsoft.com/office/officeart/2005/8/layout/orgChart1" loCatId="hierarchy" qsTypeId="urn:microsoft.com/office/officeart/2005/8/quickstyle/simple1" qsCatId="simple" csTypeId="urn:microsoft.com/office/officeart/2005/8/colors/accent3_1" csCatId="accent3" phldr="1"/>
      <dgm:spPr/>
      <dgm:t>
        <a:bodyPr/>
        <a:lstStyle/>
        <a:p>
          <a:endParaRPr lang="en-GB"/>
        </a:p>
      </dgm:t>
    </dgm:pt>
    <dgm:pt modelId="{7B3868D6-D2BE-49F6-887E-AA9FEDF697A0}">
      <dgm:prSet phldrT="[Text]"/>
      <dgm:spPr/>
      <dgm:t>
        <a:bodyPr/>
        <a:lstStyle/>
        <a:p>
          <a:r>
            <a:rPr lang="en-GB" dirty="0"/>
            <a:t>n=17755</a:t>
          </a:r>
        </a:p>
      </dgm:t>
    </dgm:pt>
    <dgm:pt modelId="{93D2F7F5-5B50-4E12-9F13-1CE0D8A9B03C}" type="parTrans" cxnId="{F2893168-E53C-4602-97E2-78F0DBCBDE67}">
      <dgm:prSet/>
      <dgm:spPr/>
      <dgm:t>
        <a:bodyPr/>
        <a:lstStyle/>
        <a:p>
          <a:endParaRPr lang="en-GB"/>
        </a:p>
      </dgm:t>
    </dgm:pt>
    <dgm:pt modelId="{23396168-F920-4E89-ADC7-815ED20B9269}" type="sibTrans" cxnId="{F2893168-E53C-4602-97E2-78F0DBCBDE67}">
      <dgm:prSet/>
      <dgm:spPr/>
      <dgm:t>
        <a:bodyPr/>
        <a:lstStyle/>
        <a:p>
          <a:endParaRPr lang="en-GB"/>
        </a:p>
      </dgm:t>
    </dgm:pt>
    <dgm:pt modelId="{5B9E059D-2BA4-4210-B00F-5CB0456086E0}">
      <dgm:prSet phldrT="[Text]"/>
      <dgm:spPr/>
      <dgm:t>
        <a:bodyPr/>
        <a:lstStyle/>
        <a:p>
          <a:r>
            <a:rPr lang="en-GB" dirty="0"/>
            <a:t>n=269, pattern 5 OCB</a:t>
          </a:r>
        </a:p>
      </dgm:t>
    </dgm:pt>
    <dgm:pt modelId="{CAAF0532-F7FD-4E5B-A589-46FCC36D2969}" type="parTrans" cxnId="{5265A8A8-4DCA-4BD6-A553-0DF0BFCC4F1B}">
      <dgm:prSet/>
      <dgm:spPr/>
      <dgm:t>
        <a:bodyPr/>
        <a:lstStyle/>
        <a:p>
          <a:endParaRPr lang="en-GB"/>
        </a:p>
      </dgm:t>
    </dgm:pt>
    <dgm:pt modelId="{E19FE396-B1C5-4C71-A9A2-2055FCB156CD}" type="sibTrans" cxnId="{5265A8A8-4DCA-4BD6-A553-0DF0BFCC4F1B}">
      <dgm:prSet/>
      <dgm:spPr/>
      <dgm:t>
        <a:bodyPr/>
        <a:lstStyle/>
        <a:p>
          <a:endParaRPr lang="en-GB"/>
        </a:p>
      </dgm:t>
    </dgm:pt>
    <dgm:pt modelId="{A5BCF877-7458-48D9-8007-2AA6F1480A62}">
      <dgm:prSet phldrT="[Text]"/>
      <dgm:spPr/>
      <dgm:t>
        <a:bodyPr/>
        <a:lstStyle/>
        <a:p>
          <a:r>
            <a:rPr lang="en-GB" dirty="0"/>
            <a:t>n=106, available for analysis</a:t>
          </a:r>
        </a:p>
      </dgm:t>
    </dgm:pt>
    <dgm:pt modelId="{45C73445-8EFD-4972-B25B-71AA2E9B7A7E}" type="parTrans" cxnId="{414D42DF-FF92-4347-A39E-F9A8D0F048F4}">
      <dgm:prSet/>
      <dgm:spPr/>
      <dgm:t>
        <a:bodyPr/>
        <a:lstStyle/>
        <a:p>
          <a:endParaRPr lang="en-GB"/>
        </a:p>
      </dgm:t>
    </dgm:pt>
    <dgm:pt modelId="{F5153CDE-4BD2-457F-A073-615639A7FFBC}" type="sibTrans" cxnId="{414D42DF-FF92-4347-A39E-F9A8D0F048F4}">
      <dgm:prSet/>
      <dgm:spPr/>
      <dgm:t>
        <a:bodyPr/>
        <a:lstStyle/>
        <a:p>
          <a:endParaRPr lang="en-GB"/>
        </a:p>
      </dgm:t>
    </dgm:pt>
    <dgm:pt modelId="{6A323ED0-E97B-4B2A-8877-D08CB6C37CF7}">
      <dgm:prSet phldrT="[Text]"/>
      <dgm:spPr/>
      <dgm:t>
        <a:bodyPr/>
        <a:lstStyle/>
        <a:p>
          <a:r>
            <a:rPr lang="en-GB" dirty="0"/>
            <a:t>n=18 pattern 5 + 2 OCB</a:t>
          </a:r>
        </a:p>
      </dgm:t>
    </dgm:pt>
    <dgm:pt modelId="{72B970A4-14C6-4AE7-AF14-40918CEC380C}" type="parTrans" cxnId="{DB95EB1B-0947-4440-B8BD-82B671D39548}">
      <dgm:prSet/>
      <dgm:spPr/>
      <dgm:t>
        <a:bodyPr/>
        <a:lstStyle/>
        <a:p>
          <a:endParaRPr lang="en-GB"/>
        </a:p>
      </dgm:t>
    </dgm:pt>
    <dgm:pt modelId="{7C6310CC-BE66-4146-BB85-6EB9A404F5C5}" type="sibTrans" cxnId="{DB95EB1B-0947-4440-B8BD-82B671D39548}">
      <dgm:prSet/>
      <dgm:spPr/>
      <dgm:t>
        <a:bodyPr/>
        <a:lstStyle/>
        <a:p>
          <a:endParaRPr lang="en-GB"/>
        </a:p>
      </dgm:t>
    </dgm:pt>
    <dgm:pt modelId="{93CDA62E-015D-4682-8A4E-AFD342F5DDF8}">
      <dgm:prSet phldrT="[Text]"/>
      <dgm:spPr/>
      <dgm:t>
        <a:bodyPr/>
        <a:lstStyle/>
        <a:p>
          <a:r>
            <a:rPr lang="en-GB" dirty="0"/>
            <a:t>n=80, pattern 5 OCB</a:t>
          </a:r>
        </a:p>
      </dgm:t>
    </dgm:pt>
    <dgm:pt modelId="{0159A6CE-62AA-494C-8E49-CCF8A57FAE22}" type="parTrans" cxnId="{C1C872A2-7495-4A5C-BFCF-ED2236FD9956}">
      <dgm:prSet/>
      <dgm:spPr/>
      <dgm:t>
        <a:bodyPr/>
        <a:lstStyle/>
        <a:p>
          <a:endParaRPr lang="en-GB"/>
        </a:p>
      </dgm:t>
    </dgm:pt>
    <dgm:pt modelId="{791F0237-A8FF-4DDE-B9A9-26C4F3A83C5C}" type="sibTrans" cxnId="{C1C872A2-7495-4A5C-BFCF-ED2236FD9956}">
      <dgm:prSet/>
      <dgm:spPr/>
      <dgm:t>
        <a:bodyPr/>
        <a:lstStyle/>
        <a:p>
          <a:endParaRPr lang="en-GB"/>
        </a:p>
      </dgm:t>
    </dgm:pt>
    <dgm:pt modelId="{066D68F7-BCCD-4B9A-889A-880FB191162B}">
      <dgm:prSet phldrT="[Text]"/>
      <dgm:spPr/>
      <dgm:t>
        <a:bodyPr/>
        <a:lstStyle/>
        <a:p>
          <a:r>
            <a:rPr lang="en-GB" dirty="0"/>
            <a:t>n=15 FLCK Index &gt; 3.61</a:t>
          </a:r>
        </a:p>
      </dgm:t>
    </dgm:pt>
    <dgm:pt modelId="{5194F331-1398-49EF-A573-297AB8AA1022}" type="parTrans" cxnId="{293F3DB8-94BD-44A1-95FF-A1AFC50C3C52}">
      <dgm:prSet/>
      <dgm:spPr/>
      <dgm:t>
        <a:bodyPr/>
        <a:lstStyle/>
        <a:p>
          <a:endParaRPr lang="en-GB"/>
        </a:p>
      </dgm:t>
    </dgm:pt>
    <dgm:pt modelId="{D85FB5E5-9225-43F8-B31D-E5D62BAC0C56}" type="sibTrans" cxnId="{293F3DB8-94BD-44A1-95FF-A1AFC50C3C52}">
      <dgm:prSet/>
      <dgm:spPr/>
      <dgm:t>
        <a:bodyPr/>
        <a:lstStyle/>
        <a:p>
          <a:endParaRPr lang="en-GB"/>
        </a:p>
      </dgm:t>
    </dgm:pt>
    <dgm:pt modelId="{66682378-6C7E-47F8-A253-D493D8D2F15A}">
      <dgm:prSet phldrT="[Text]"/>
      <dgm:spPr/>
      <dgm:t>
        <a:bodyPr/>
        <a:lstStyle/>
        <a:p>
          <a:r>
            <a:rPr lang="en-GB" dirty="0"/>
            <a:t>n=3 FLCK Index &lt; 3.61</a:t>
          </a:r>
        </a:p>
      </dgm:t>
    </dgm:pt>
    <dgm:pt modelId="{B0D8E7F6-C531-498B-961E-4675A5E3AC68}" type="parTrans" cxnId="{CA2B3104-5673-4613-BB6A-78CA346D21A8}">
      <dgm:prSet/>
      <dgm:spPr/>
      <dgm:t>
        <a:bodyPr/>
        <a:lstStyle/>
        <a:p>
          <a:endParaRPr lang="en-GB"/>
        </a:p>
      </dgm:t>
    </dgm:pt>
    <dgm:pt modelId="{E648638D-220D-4732-808E-C9635CFF8D21}" type="sibTrans" cxnId="{CA2B3104-5673-4613-BB6A-78CA346D21A8}">
      <dgm:prSet/>
      <dgm:spPr/>
      <dgm:t>
        <a:bodyPr/>
        <a:lstStyle/>
        <a:p>
          <a:endParaRPr lang="en-GB"/>
        </a:p>
      </dgm:t>
    </dgm:pt>
    <dgm:pt modelId="{3C39AEEF-332D-4B36-B783-D4384EED7A92}">
      <dgm:prSet phldrT="[Text]"/>
      <dgm:spPr/>
      <dgm:t>
        <a:bodyPr/>
        <a:lstStyle/>
        <a:p>
          <a:r>
            <a:rPr lang="en-GB" dirty="0"/>
            <a:t>n=1, FLCK serum &gt; reference range</a:t>
          </a:r>
        </a:p>
      </dgm:t>
    </dgm:pt>
    <dgm:pt modelId="{94A390F1-B5DB-4C7C-8D0F-396BD847EFC8}" type="parTrans" cxnId="{663E96FF-3477-4AA2-A904-22F729430016}">
      <dgm:prSet/>
      <dgm:spPr/>
      <dgm:t>
        <a:bodyPr/>
        <a:lstStyle/>
        <a:p>
          <a:endParaRPr lang="en-GB"/>
        </a:p>
      </dgm:t>
    </dgm:pt>
    <dgm:pt modelId="{033FBA75-49BE-442E-806B-5AA1B0DAF76A}" type="sibTrans" cxnId="{663E96FF-3477-4AA2-A904-22F729430016}">
      <dgm:prSet/>
      <dgm:spPr/>
      <dgm:t>
        <a:bodyPr/>
        <a:lstStyle/>
        <a:p>
          <a:endParaRPr lang="en-GB"/>
        </a:p>
      </dgm:t>
    </dgm:pt>
    <dgm:pt modelId="{0ED6B500-9C27-4F16-894F-B22FA3F2DF52}">
      <dgm:prSet phldrT="[Text]"/>
      <dgm:spPr/>
      <dgm:t>
        <a:bodyPr/>
        <a:lstStyle/>
        <a:p>
          <a:r>
            <a:rPr lang="en-GB" dirty="0"/>
            <a:t>n=19, FLCK Index &gt; 3.61</a:t>
          </a:r>
        </a:p>
      </dgm:t>
    </dgm:pt>
    <dgm:pt modelId="{EEAEEE00-237D-4D02-BDC1-60171E4CCB9A}" type="parTrans" cxnId="{20D30382-D6A2-49A8-9605-A57F38BD528F}">
      <dgm:prSet/>
      <dgm:spPr/>
      <dgm:t>
        <a:bodyPr/>
        <a:lstStyle/>
        <a:p>
          <a:endParaRPr lang="en-GB"/>
        </a:p>
      </dgm:t>
    </dgm:pt>
    <dgm:pt modelId="{F6ECDBCC-6FA8-4C00-B83E-9487C7E5ED99}" type="sibTrans" cxnId="{20D30382-D6A2-49A8-9605-A57F38BD528F}">
      <dgm:prSet/>
      <dgm:spPr/>
      <dgm:t>
        <a:bodyPr/>
        <a:lstStyle/>
        <a:p>
          <a:endParaRPr lang="en-GB"/>
        </a:p>
      </dgm:t>
    </dgm:pt>
    <dgm:pt modelId="{48840935-A481-4295-9359-6D88E3A73180}">
      <dgm:prSet phldrT="[Text]"/>
      <dgm:spPr/>
      <dgm:t>
        <a:bodyPr/>
        <a:lstStyle/>
        <a:p>
          <a:r>
            <a:rPr lang="en-GB" dirty="0"/>
            <a:t>n=61, FLCK Index &lt; 3.61</a:t>
          </a:r>
        </a:p>
      </dgm:t>
    </dgm:pt>
    <dgm:pt modelId="{5EF644A8-EF31-403F-A1A5-F448D4B07852}" type="parTrans" cxnId="{E9DBF2DD-2D67-4396-A1E4-60A14664EF39}">
      <dgm:prSet/>
      <dgm:spPr/>
      <dgm:t>
        <a:bodyPr/>
        <a:lstStyle/>
        <a:p>
          <a:endParaRPr lang="en-GB"/>
        </a:p>
      </dgm:t>
    </dgm:pt>
    <dgm:pt modelId="{F521FCE2-234F-42AA-B4E4-C999C5703D7F}" type="sibTrans" cxnId="{E9DBF2DD-2D67-4396-A1E4-60A14664EF39}">
      <dgm:prSet/>
      <dgm:spPr/>
      <dgm:t>
        <a:bodyPr/>
        <a:lstStyle/>
        <a:p>
          <a:endParaRPr lang="en-GB"/>
        </a:p>
      </dgm:t>
    </dgm:pt>
    <dgm:pt modelId="{E503B8FF-6D5A-43DF-9BF7-1051316C9BF3}">
      <dgm:prSet phldrT="[Text]"/>
      <dgm:spPr/>
      <dgm:t>
        <a:bodyPr/>
        <a:lstStyle/>
        <a:p>
          <a:r>
            <a:rPr lang="en-GB" dirty="0"/>
            <a:t>n=8, blood contamination</a:t>
          </a:r>
        </a:p>
      </dgm:t>
    </dgm:pt>
    <dgm:pt modelId="{ECE94BD1-E51A-432D-A228-793F04BABD50}" type="sibTrans" cxnId="{98048234-3778-4156-80CC-67A70FA963F9}">
      <dgm:prSet/>
      <dgm:spPr/>
      <dgm:t>
        <a:bodyPr/>
        <a:lstStyle/>
        <a:p>
          <a:endParaRPr lang="en-GB"/>
        </a:p>
      </dgm:t>
    </dgm:pt>
    <dgm:pt modelId="{73BED401-6843-42B8-9437-8032C5356FA1}" type="parTrans" cxnId="{98048234-3778-4156-80CC-67A70FA963F9}">
      <dgm:prSet/>
      <dgm:spPr/>
      <dgm:t>
        <a:bodyPr/>
        <a:lstStyle/>
        <a:p>
          <a:endParaRPr lang="en-GB"/>
        </a:p>
      </dgm:t>
    </dgm:pt>
    <dgm:pt modelId="{DE1484D6-07D1-4754-BF07-C89FDD1B944E}">
      <dgm:prSet phldrT="[Text]"/>
      <dgm:spPr/>
      <dgm:t>
        <a:bodyPr/>
        <a:lstStyle/>
        <a:p>
          <a:r>
            <a:rPr lang="en-GB" dirty="0"/>
            <a:t>n=3 IgM IF &gt; 0%</a:t>
          </a:r>
        </a:p>
      </dgm:t>
    </dgm:pt>
    <dgm:pt modelId="{0BE3B387-E304-4749-B184-5C52690781B7}" type="parTrans" cxnId="{659D8297-2E0B-455F-8E90-9D49770572CE}">
      <dgm:prSet/>
      <dgm:spPr/>
      <dgm:t>
        <a:bodyPr/>
        <a:lstStyle/>
        <a:p>
          <a:endParaRPr lang="de-DE"/>
        </a:p>
      </dgm:t>
    </dgm:pt>
    <dgm:pt modelId="{D0C0E256-5A5E-4EBA-8DB4-3C6D24BAC0DE}" type="sibTrans" cxnId="{659D8297-2E0B-455F-8E90-9D49770572CE}">
      <dgm:prSet/>
      <dgm:spPr/>
      <dgm:t>
        <a:bodyPr/>
        <a:lstStyle/>
        <a:p>
          <a:endParaRPr lang="de-DE"/>
        </a:p>
      </dgm:t>
    </dgm:pt>
    <dgm:pt modelId="{1139E557-8AAF-499B-B35A-9100EB8A4630}">
      <dgm:prSet phldrT="[Text]"/>
      <dgm:spPr/>
      <dgm:t>
        <a:bodyPr/>
        <a:lstStyle/>
        <a:p>
          <a:r>
            <a:rPr lang="en-GB" dirty="0"/>
            <a:t>n=1 IgM IF &gt; 0%</a:t>
          </a:r>
        </a:p>
      </dgm:t>
    </dgm:pt>
    <dgm:pt modelId="{AE395A72-D58A-46BA-85A9-BA66793DC7A4}" type="parTrans" cxnId="{ACA5E1C3-001D-479A-9B07-9734C930EA96}">
      <dgm:prSet/>
      <dgm:spPr/>
      <dgm:t>
        <a:bodyPr/>
        <a:lstStyle/>
        <a:p>
          <a:endParaRPr lang="de-DE"/>
        </a:p>
      </dgm:t>
    </dgm:pt>
    <dgm:pt modelId="{2B931C3D-F285-46D8-8858-1A7E620A301C}" type="sibTrans" cxnId="{ACA5E1C3-001D-479A-9B07-9734C930EA96}">
      <dgm:prSet/>
      <dgm:spPr/>
      <dgm:t>
        <a:bodyPr/>
        <a:lstStyle/>
        <a:p>
          <a:endParaRPr lang="de-DE"/>
        </a:p>
      </dgm:t>
    </dgm:pt>
    <dgm:pt modelId="{F8B50161-871D-4E72-B210-16046312385D}" type="pres">
      <dgm:prSet presAssocID="{FCD74765-AC59-47CC-B7EC-2D2768B8615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FA0EC8A0-D7E8-40D0-9484-4CE4494A0814}" type="pres">
      <dgm:prSet presAssocID="{7B3868D6-D2BE-49F6-887E-AA9FEDF697A0}" presName="hierRoot1" presStyleCnt="0">
        <dgm:presLayoutVars>
          <dgm:hierBranch val="init"/>
        </dgm:presLayoutVars>
      </dgm:prSet>
      <dgm:spPr/>
    </dgm:pt>
    <dgm:pt modelId="{8DC38A8B-A088-42F9-B299-5A2A6BB28100}" type="pres">
      <dgm:prSet presAssocID="{7B3868D6-D2BE-49F6-887E-AA9FEDF697A0}" presName="rootComposite1" presStyleCnt="0"/>
      <dgm:spPr/>
    </dgm:pt>
    <dgm:pt modelId="{30A7FA52-32F6-4D61-9D22-0084A8E9B0FE}" type="pres">
      <dgm:prSet presAssocID="{7B3868D6-D2BE-49F6-887E-AA9FEDF697A0}" presName="rootText1" presStyleLbl="node0" presStyleIdx="0" presStyleCnt="1">
        <dgm:presLayoutVars>
          <dgm:chPref val="3"/>
        </dgm:presLayoutVars>
      </dgm:prSet>
      <dgm:spPr/>
    </dgm:pt>
    <dgm:pt modelId="{7374FA3C-3F56-4CB9-99BD-C66A1EC9FCE8}" type="pres">
      <dgm:prSet presAssocID="{7B3868D6-D2BE-49F6-887E-AA9FEDF697A0}" presName="rootConnector1" presStyleLbl="node1" presStyleIdx="0" presStyleCnt="0"/>
      <dgm:spPr/>
    </dgm:pt>
    <dgm:pt modelId="{23F21D2A-1B41-4D97-A02D-906D59F6B608}" type="pres">
      <dgm:prSet presAssocID="{7B3868D6-D2BE-49F6-887E-AA9FEDF697A0}" presName="hierChild2" presStyleCnt="0"/>
      <dgm:spPr/>
    </dgm:pt>
    <dgm:pt modelId="{705BD513-D3BA-499B-9EEB-810D512FDBD7}" type="pres">
      <dgm:prSet presAssocID="{CAAF0532-F7FD-4E5B-A589-46FCC36D2969}" presName="Name37" presStyleLbl="parChTrans1D2" presStyleIdx="0" presStyleCnt="1"/>
      <dgm:spPr/>
    </dgm:pt>
    <dgm:pt modelId="{DA705ED8-ED5F-4622-8C93-7F8655205716}" type="pres">
      <dgm:prSet presAssocID="{5B9E059D-2BA4-4210-B00F-5CB0456086E0}" presName="hierRoot2" presStyleCnt="0">
        <dgm:presLayoutVars>
          <dgm:hierBranch val="init"/>
        </dgm:presLayoutVars>
      </dgm:prSet>
      <dgm:spPr/>
    </dgm:pt>
    <dgm:pt modelId="{156B5D5B-C5A4-42EA-8352-58486FAFC3E4}" type="pres">
      <dgm:prSet presAssocID="{5B9E059D-2BA4-4210-B00F-5CB0456086E0}" presName="rootComposite" presStyleCnt="0"/>
      <dgm:spPr/>
    </dgm:pt>
    <dgm:pt modelId="{C1F814C9-18AA-434D-A789-8805DBC2F91C}" type="pres">
      <dgm:prSet presAssocID="{5B9E059D-2BA4-4210-B00F-5CB0456086E0}" presName="rootText" presStyleLbl="node2" presStyleIdx="0" presStyleCnt="1">
        <dgm:presLayoutVars>
          <dgm:chPref val="3"/>
        </dgm:presLayoutVars>
      </dgm:prSet>
      <dgm:spPr/>
    </dgm:pt>
    <dgm:pt modelId="{1BC6DBDA-2F19-4F1B-A269-2502CE4EBC70}" type="pres">
      <dgm:prSet presAssocID="{5B9E059D-2BA4-4210-B00F-5CB0456086E0}" presName="rootConnector" presStyleLbl="node2" presStyleIdx="0" presStyleCnt="1"/>
      <dgm:spPr/>
    </dgm:pt>
    <dgm:pt modelId="{29D75728-4C53-45BA-8F78-1C8054B3C6F7}" type="pres">
      <dgm:prSet presAssocID="{5B9E059D-2BA4-4210-B00F-5CB0456086E0}" presName="hierChild4" presStyleCnt="0"/>
      <dgm:spPr/>
    </dgm:pt>
    <dgm:pt modelId="{43B882C7-AF78-43BE-B2AF-76EEEDA10302}" type="pres">
      <dgm:prSet presAssocID="{45C73445-8EFD-4972-B25B-71AA2E9B7A7E}" presName="Name37" presStyleLbl="parChTrans1D3" presStyleIdx="0" presStyleCnt="1"/>
      <dgm:spPr/>
    </dgm:pt>
    <dgm:pt modelId="{27CD164A-8536-42AA-9EF3-825E45DF0235}" type="pres">
      <dgm:prSet presAssocID="{A5BCF877-7458-48D9-8007-2AA6F1480A62}" presName="hierRoot2" presStyleCnt="0">
        <dgm:presLayoutVars>
          <dgm:hierBranch val="init"/>
        </dgm:presLayoutVars>
      </dgm:prSet>
      <dgm:spPr/>
    </dgm:pt>
    <dgm:pt modelId="{0C736769-E820-4026-A49A-B94AD4313F25}" type="pres">
      <dgm:prSet presAssocID="{A5BCF877-7458-48D9-8007-2AA6F1480A62}" presName="rootComposite" presStyleCnt="0"/>
      <dgm:spPr/>
    </dgm:pt>
    <dgm:pt modelId="{1A84DC31-F1AA-400B-9777-FA9D501A6E29}" type="pres">
      <dgm:prSet presAssocID="{A5BCF877-7458-48D9-8007-2AA6F1480A62}" presName="rootText" presStyleLbl="node3" presStyleIdx="0" presStyleCnt="1">
        <dgm:presLayoutVars>
          <dgm:chPref val="3"/>
        </dgm:presLayoutVars>
      </dgm:prSet>
      <dgm:spPr/>
    </dgm:pt>
    <dgm:pt modelId="{7F043044-CA10-4A2F-91F3-83B3C30F7353}" type="pres">
      <dgm:prSet presAssocID="{A5BCF877-7458-48D9-8007-2AA6F1480A62}" presName="rootConnector" presStyleLbl="node3" presStyleIdx="0" presStyleCnt="1"/>
      <dgm:spPr/>
    </dgm:pt>
    <dgm:pt modelId="{079C7742-C18D-41C9-9296-2AE559E3FF80}" type="pres">
      <dgm:prSet presAssocID="{A5BCF877-7458-48D9-8007-2AA6F1480A62}" presName="hierChild4" presStyleCnt="0"/>
      <dgm:spPr/>
    </dgm:pt>
    <dgm:pt modelId="{270BFC5D-2DD9-42F1-B934-694E5BD89654}" type="pres">
      <dgm:prSet presAssocID="{72B970A4-14C6-4AE7-AF14-40918CEC380C}" presName="Name37" presStyleLbl="parChTrans1D4" presStyleIdx="0" presStyleCnt="10"/>
      <dgm:spPr/>
    </dgm:pt>
    <dgm:pt modelId="{B3A45136-575D-4B00-8A31-6F4290FC66AC}" type="pres">
      <dgm:prSet presAssocID="{6A323ED0-E97B-4B2A-8877-D08CB6C37CF7}" presName="hierRoot2" presStyleCnt="0">
        <dgm:presLayoutVars>
          <dgm:hierBranch val="init"/>
        </dgm:presLayoutVars>
      </dgm:prSet>
      <dgm:spPr/>
    </dgm:pt>
    <dgm:pt modelId="{2A5E84EC-89FC-44CA-B4D6-C4F5A9CF9BDA}" type="pres">
      <dgm:prSet presAssocID="{6A323ED0-E97B-4B2A-8877-D08CB6C37CF7}" presName="rootComposite" presStyleCnt="0"/>
      <dgm:spPr/>
    </dgm:pt>
    <dgm:pt modelId="{74CE4300-267B-4D2F-87EF-F12B96E83F1F}" type="pres">
      <dgm:prSet presAssocID="{6A323ED0-E97B-4B2A-8877-D08CB6C37CF7}" presName="rootText" presStyleLbl="node4" presStyleIdx="0" presStyleCnt="10">
        <dgm:presLayoutVars>
          <dgm:chPref val="3"/>
        </dgm:presLayoutVars>
      </dgm:prSet>
      <dgm:spPr/>
    </dgm:pt>
    <dgm:pt modelId="{5411A422-4404-47AB-A9CC-CAC47C8E385B}" type="pres">
      <dgm:prSet presAssocID="{6A323ED0-E97B-4B2A-8877-D08CB6C37CF7}" presName="rootConnector" presStyleLbl="node4" presStyleIdx="0" presStyleCnt="10"/>
      <dgm:spPr/>
    </dgm:pt>
    <dgm:pt modelId="{085C82D2-4ED9-4E10-A178-4F04E6A5FC58}" type="pres">
      <dgm:prSet presAssocID="{6A323ED0-E97B-4B2A-8877-D08CB6C37CF7}" presName="hierChild4" presStyleCnt="0"/>
      <dgm:spPr/>
    </dgm:pt>
    <dgm:pt modelId="{13AE2F88-D5AE-4EBD-BDEE-5ACAA1FAB3B0}" type="pres">
      <dgm:prSet presAssocID="{5194F331-1398-49EF-A573-297AB8AA1022}" presName="Name37" presStyleLbl="parChTrans1D4" presStyleIdx="1" presStyleCnt="10"/>
      <dgm:spPr/>
    </dgm:pt>
    <dgm:pt modelId="{A25FAAC7-8ED5-4654-B38D-080F7101AC0E}" type="pres">
      <dgm:prSet presAssocID="{066D68F7-BCCD-4B9A-889A-880FB191162B}" presName="hierRoot2" presStyleCnt="0">
        <dgm:presLayoutVars>
          <dgm:hierBranch val="init"/>
        </dgm:presLayoutVars>
      </dgm:prSet>
      <dgm:spPr/>
    </dgm:pt>
    <dgm:pt modelId="{4AF254EF-8E78-42CF-BC28-F5FEF179249D}" type="pres">
      <dgm:prSet presAssocID="{066D68F7-BCCD-4B9A-889A-880FB191162B}" presName="rootComposite" presStyleCnt="0"/>
      <dgm:spPr/>
    </dgm:pt>
    <dgm:pt modelId="{6E4B607B-AF8B-40EC-A55D-E7174446736F}" type="pres">
      <dgm:prSet presAssocID="{066D68F7-BCCD-4B9A-889A-880FB191162B}" presName="rootText" presStyleLbl="node4" presStyleIdx="1" presStyleCnt="10">
        <dgm:presLayoutVars>
          <dgm:chPref val="3"/>
        </dgm:presLayoutVars>
      </dgm:prSet>
      <dgm:spPr/>
    </dgm:pt>
    <dgm:pt modelId="{A067A94C-A6AB-49E0-8E02-92AE31F13C2E}" type="pres">
      <dgm:prSet presAssocID="{066D68F7-BCCD-4B9A-889A-880FB191162B}" presName="rootConnector" presStyleLbl="node4" presStyleIdx="1" presStyleCnt="10"/>
      <dgm:spPr/>
    </dgm:pt>
    <dgm:pt modelId="{DC06C084-F73E-4DDB-A599-94007FD570BA}" type="pres">
      <dgm:prSet presAssocID="{066D68F7-BCCD-4B9A-889A-880FB191162B}" presName="hierChild4" presStyleCnt="0"/>
      <dgm:spPr/>
    </dgm:pt>
    <dgm:pt modelId="{5655B751-A005-4B0F-819F-2FAA52063F85}" type="pres">
      <dgm:prSet presAssocID="{066D68F7-BCCD-4B9A-889A-880FB191162B}" presName="hierChild5" presStyleCnt="0"/>
      <dgm:spPr/>
    </dgm:pt>
    <dgm:pt modelId="{6F691FA1-F47C-402B-ACBF-6CD28A4687DC}" type="pres">
      <dgm:prSet presAssocID="{B0D8E7F6-C531-498B-961E-4675A5E3AC68}" presName="Name37" presStyleLbl="parChTrans1D4" presStyleIdx="2" presStyleCnt="10"/>
      <dgm:spPr/>
    </dgm:pt>
    <dgm:pt modelId="{F981C872-4CE2-412A-B39F-4A68C4D1B633}" type="pres">
      <dgm:prSet presAssocID="{66682378-6C7E-47F8-A253-D493D8D2F15A}" presName="hierRoot2" presStyleCnt="0">
        <dgm:presLayoutVars>
          <dgm:hierBranch val="init"/>
        </dgm:presLayoutVars>
      </dgm:prSet>
      <dgm:spPr/>
    </dgm:pt>
    <dgm:pt modelId="{36853AA6-10FD-4529-9D8B-F96645471CCB}" type="pres">
      <dgm:prSet presAssocID="{66682378-6C7E-47F8-A253-D493D8D2F15A}" presName="rootComposite" presStyleCnt="0"/>
      <dgm:spPr/>
    </dgm:pt>
    <dgm:pt modelId="{136DB65C-430A-4953-A252-F2DD6313C5AF}" type="pres">
      <dgm:prSet presAssocID="{66682378-6C7E-47F8-A253-D493D8D2F15A}" presName="rootText" presStyleLbl="node4" presStyleIdx="2" presStyleCnt="10">
        <dgm:presLayoutVars>
          <dgm:chPref val="3"/>
        </dgm:presLayoutVars>
      </dgm:prSet>
      <dgm:spPr/>
    </dgm:pt>
    <dgm:pt modelId="{42D748EE-3610-4759-8A0C-523AE41CB8DE}" type="pres">
      <dgm:prSet presAssocID="{66682378-6C7E-47F8-A253-D493D8D2F15A}" presName="rootConnector" presStyleLbl="node4" presStyleIdx="2" presStyleCnt="10"/>
      <dgm:spPr/>
    </dgm:pt>
    <dgm:pt modelId="{1557D390-94B4-4FB0-B3D6-91B8C192238D}" type="pres">
      <dgm:prSet presAssocID="{66682378-6C7E-47F8-A253-D493D8D2F15A}" presName="hierChild4" presStyleCnt="0"/>
      <dgm:spPr/>
    </dgm:pt>
    <dgm:pt modelId="{3845B6D6-53F1-4E91-BD1C-B51A25E22ACC}" type="pres">
      <dgm:prSet presAssocID="{94A390F1-B5DB-4C7C-8D0F-396BD847EFC8}" presName="Name37" presStyleLbl="parChTrans1D4" presStyleIdx="3" presStyleCnt="10"/>
      <dgm:spPr/>
    </dgm:pt>
    <dgm:pt modelId="{B520E003-1AA8-449A-91FC-A69EECCD9C6A}" type="pres">
      <dgm:prSet presAssocID="{3C39AEEF-332D-4B36-B783-D4384EED7A92}" presName="hierRoot2" presStyleCnt="0">
        <dgm:presLayoutVars>
          <dgm:hierBranch val="init"/>
        </dgm:presLayoutVars>
      </dgm:prSet>
      <dgm:spPr/>
    </dgm:pt>
    <dgm:pt modelId="{9088AF74-C532-437F-AFCF-646090AA6A9B}" type="pres">
      <dgm:prSet presAssocID="{3C39AEEF-332D-4B36-B783-D4384EED7A92}" presName="rootComposite" presStyleCnt="0"/>
      <dgm:spPr/>
    </dgm:pt>
    <dgm:pt modelId="{9B4D3DD8-2ECA-4160-A972-8541CB15D2CC}" type="pres">
      <dgm:prSet presAssocID="{3C39AEEF-332D-4B36-B783-D4384EED7A92}" presName="rootText" presStyleLbl="node4" presStyleIdx="3" presStyleCnt="10">
        <dgm:presLayoutVars>
          <dgm:chPref val="3"/>
        </dgm:presLayoutVars>
      </dgm:prSet>
      <dgm:spPr/>
    </dgm:pt>
    <dgm:pt modelId="{2773D14E-2164-44CB-9807-FE94B53C77D7}" type="pres">
      <dgm:prSet presAssocID="{3C39AEEF-332D-4B36-B783-D4384EED7A92}" presName="rootConnector" presStyleLbl="node4" presStyleIdx="3" presStyleCnt="10"/>
      <dgm:spPr/>
    </dgm:pt>
    <dgm:pt modelId="{65B7C509-A73B-42A5-B041-8B56E6CFE370}" type="pres">
      <dgm:prSet presAssocID="{3C39AEEF-332D-4B36-B783-D4384EED7A92}" presName="hierChild4" presStyleCnt="0"/>
      <dgm:spPr/>
    </dgm:pt>
    <dgm:pt modelId="{164B4895-E2D5-4AB9-94B8-CF94C2B410C5}" type="pres">
      <dgm:prSet presAssocID="{3C39AEEF-332D-4B36-B783-D4384EED7A92}" presName="hierChild5" presStyleCnt="0"/>
      <dgm:spPr/>
    </dgm:pt>
    <dgm:pt modelId="{ABEB0C56-B68F-48B6-B8D7-C39D9B928BDD}" type="pres">
      <dgm:prSet presAssocID="{66682378-6C7E-47F8-A253-D493D8D2F15A}" presName="hierChild5" presStyleCnt="0"/>
      <dgm:spPr/>
    </dgm:pt>
    <dgm:pt modelId="{AA0ED55F-F224-4D43-A911-1D1F33F320D2}" type="pres">
      <dgm:prSet presAssocID="{6A323ED0-E97B-4B2A-8877-D08CB6C37CF7}" presName="hierChild5" presStyleCnt="0"/>
      <dgm:spPr/>
    </dgm:pt>
    <dgm:pt modelId="{91F3FEB1-1145-4724-8CD1-55685A13AFD9}" type="pres">
      <dgm:prSet presAssocID="{73BED401-6843-42B8-9437-8032C5356FA1}" presName="Name37" presStyleLbl="parChTrans1D4" presStyleIdx="4" presStyleCnt="10"/>
      <dgm:spPr/>
    </dgm:pt>
    <dgm:pt modelId="{5A85F7CA-47B9-4EC2-9387-3D69D68A214A}" type="pres">
      <dgm:prSet presAssocID="{E503B8FF-6D5A-43DF-9BF7-1051316C9BF3}" presName="hierRoot2" presStyleCnt="0">
        <dgm:presLayoutVars>
          <dgm:hierBranch val="init"/>
        </dgm:presLayoutVars>
      </dgm:prSet>
      <dgm:spPr/>
    </dgm:pt>
    <dgm:pt modelId="{CF062DAD-FB9C-4959-B497-716C1184A4A0}" type="pres">
      <dgm:prSet presAssocID="{E503B8FF-6D5A-43DF-9BF7-1051316C9BF3}" presName="rootComposite" presStyleCnt="0"/>
      <dgm:spPr/>
    </dgm:pt>
    <dgm:pt modelId="{61F74602-5761-438C-861D-38D54B29934C}" type="pres">
      <dgm:prSet presAssocID="{E503B8FF-6D5A-43DF-9BF7-1051316C9BF3}" presName="rootText" presStyleLbl="node4" presStyleIdx="4" presStyleCnt="10">
        <dgm:presLayoutVars>
          <dgm:chPref val="3"/>
        </dgm:presLayoutVars>
      </dgm:prSet>
      <dgm:spPr/>
    </dgm:pt>
    <dgm:pt modelId="{76C68D66-F95E-45BE-AC64-7C2C12C3DE01}" type="pres">
      <dgm:prSet presAssocID="{E503B8FF-6D5A-43DF-9BF7-1051316C9BF3}" presName="rootConnector" presStyleLbl="node4" presStyleIdx="4" presStyleCnt="10"/>
      <dgm:spPr/>
    </dgm:pt>
    <dgm:pt modelId="{64EFF031-33DC-4C40-AE79-FF9526F7F355}" type="pres">
      <dgm:prSet presAssocID="{E503B8FF-6D5A-43DF-9BF7-1051316C9BF3}" presName="hierChild4" presStyleCnt="0"/>
      <dgm:spPr/>
    </dgm:pt>
    <dgm:pt modelId="{C4174E87-521C-411E-9185-596069649F3C}" type="pres">
      <dgm:prSet presAssocID="{E503B8FF-6D5A-43DF-9BF7-1051316C9BF3}" presName="hierChild5" presStyleCnt="0"/>
      <dgm:spPr/>
    </dgm:pt>
    <dgm:pt modelId="{E39F57C3-F64A-480D-B8C0-F72D62055663}" type="pres">
      <dgm:prSet presAssocID="{0159A6CE-62AA-494C-8E49-CCF8A57FAE22}" presName="Name37" presStyleLbl="parChTrans1D4" presStyleIdx="5" presStyleCnt="10"/>
      <dgm:spPr/>
    </dgm:pt>
    <dgm:pt modelId="{7A94B881-3560-428C-8DDC-FA3AB53A9284}" type="pres">
      <dgm:prSet presAssocID="{93CDA62E-015D-4682-8A4E-AFD342F5DDF8}" presName="hierRoot2" presStyleCnt="0">
        <dgm:presLayoutVars>
          <dgm:hierBranch val="init"/>
        </dgm:presLayoutVars>
      </dgm:prSet>
      <dgm:spPr/>
    </dgm:pt>
    <dgm:pt modelId="{18D6A304-A611-4C50-AE54-3719DA894BE8}" type="pres">
      <dgm:prSet presAssocID="{93CDA62E-015D-4682-8A4E-AFD342F5DDF8}" presName="rootComposite" presStyleCnt="0"/>
      <dgm:spPr/>
    </dgm:pt>
    <dgm:pt modelId="{9FA46B1C-04B3-4EF7-9DB1-7F7C9A881770}" type="pres">
      <dgm:prSet presAssocID="{93CDA62E-015D-4682-8A4E-AFD342F5DDF8}" presName="rootText" presStyleLbl="node4" presStyleIdx="5" presStyleCnt="10">
        <dgm:presLayoutVars>
          <dgm:chPref val="3"/>
        </dgm:presLayoutVars>
      </dgm:prSet>
      <dgm:spPr/>
    </dgm:pt>
    <dgm:pt modelId="{C22D4DDB-41C7-4B4E-B130-C8F7B5E86FA8}" type="pres">
      <dgm:prSet presAssocID="{93CDA62E-015D-4682-8A4E-AFD342F5DDF8}" presName="rootConnector" presStyleLbl="node4" presStyleIdx="5" presStyleCnt="10"/>
      <dgm:spPr/>
    </dgm:pt>
    <dgm:pt modelId="{E357D862-944D-4B51-8C9B-5EE7435F0B84}" type="pres">
      <dgm:prSet presAssocID="{93CDA62E-015D-4682-8A4E-AFD342F5DDF8}" presName="hierChild4" presStyleCnt="0"/>
      <dgm:spPr/>
    </dgm:pt>
    <dgm:pt modelId="{0AC97024-BFB5-4EB5-9BAF-80E4917201F9}" type="pres">
      <dgm:prSet presAssocID="{EEAEEE00-237D-4D02-BDC1-60171E4CCB9A}" presName="Name37" presStyleLbl="parChTrans1D4" presStyleIdx="6" presStyleCnt="10"/>
      <dgm:spPr/>
    </dgm:pt>
    <dgm:pt modelId="{715FBB4F-F430-4EA0-9F61-DD59C8101C73}" type="pres">
      <dgm:prSet presAssocID="{0ED6B500-9C27-4F16-894F-B22FA3F2DF52}" presName="hierRoot2" presStyleCnt="0">
        <dgm:presLayoutVars>
          <dgm:hierBranch val="init"/>
        </dgm:presLayoutVars>
      </dgm:prSet>
      <dgm:spPr/>
    </dgm:pt>
    <dgm:pt modelId="{06DA9F1E-EC02-4A2F-81D2-EB6BC7342951}" type="pres">
      <dgm:prSet presAssocID="{0ED6B500-9C27-4F16-894F-B22FA3F2DF52}" presName="rootComposite" presStyleCnt="0"/>
      <dgm:spPr/>
    </dgm:pt>
    <dgm:pt modelId="{2B6695B7-750E-44E5-B116-5C43AE634044}" type="pres">
      <dgm:prSet presAssocID="{0ED6B500-9C27-4F16-894F-B22FA3F2DF52}" presName="rootText" presStyleLbl="node4" presStyleIdx="6" presStyleCnt="10">
        <dgm:presLayoutVars>
          <dgm:chPref val="3"/>
        </dgm:presLayoutVars>
      </dgm:prSet>
      <dgm:spPr/>
    </dgm:pt>
    <dgm:pt modelId="{C0BE02A3-6692-49CA-80A9-C5FCAE519882}" type="pres">
      <dgm:prSet presAssocID="{0ED6B500-9C27-4F16-894F-B22FA3F2DF52}" presName="rootConnector" presStyleLbl="node4" presStyleIdx="6" presStyleCnt="10"/>
      <dgm:spPr/>
    </dgm:pt>
    <dgm:pt modelId="{BD04A1FB-660C-48E9-B812-5CF37AE27BE1}" type="pres">
      <dgm:prSet presAssocID="{0ED6B500-9C27-4F16-894F-B22FA3F2DF52}" presName="hierChild4" presStyleCnt="0"/>
      <dgm:spPr/>
    </dgm:pt>
    <dgm:pt modelId="{E3747F10-782A-4565-9D6F-B84738BF7028}" type="pres">
      <dgm:prSet presAssocID="{0BE3B387-E304-4749-B184-5C52690781B7}" presName="Name37" presStyleLbl="parChTrans1D4" presStyleIdx="7" presStyleCnt="10"/>
      <dgm:spPr/>
    </dgm:pt>
    <dgm:pt modelId="{968D0654-548C-4AA9-B458-69FD2C82C77B}" type="pres">
      <dgm:prSet presAssocID="{DE1484D6-07D1-4754-BF07-C89FDD1B944E}" presName="hierRoot2" presStyleCnt="0">
        <dgm:presLayoutVars>
          <dgm:hierBranch val="init"/>
        </dgm:presLayoutVars>
      </dgm:prSet>
      <dgm:spPr/>
    </dgm:pt>
    <dgm:pt modelId="{B7DC1C12-FEB2-4082-B2AF-04E93E7105EA}" type="pres">
      <dgm:prSet presAssocID="{DE1484D6-07D1-4754-BF07-C89FDD1B944E}" presName="rootComposite" presStyleCnt="0"/>
      <dgm:spPr/>
    </dgm:pt>
    <dgm:pt modelId="{8549971A-377E-41EE-8E1F-8A2363D628FD}" type="pres">
      <dgm:prSet presAssocID="{DE1484D6-07D1-4754-BF07-C89FDD1B944E}" presName="rootText" presStyleLbl="node4" presStyleIdx="7" presStyleCnt="10">
        <dgm:presLayoutVars>
          <dgm:chPref val="3"/>
        </dgm:presLayoutVars>
      </dgm:prSet>
      <dgm:spPr/>
    </dgm:pt>
    <dgm:pt modelId="{C354EA22-910D-45AB-A4F2-6514DE742C7E}" type="pres">
      <dgm:prSet presAssocID="{DE1484D6-07D1-4754-BF07-C89FDD1B944E}" presName="rootConnector" presStyleLbl="node4" presStyleIdx="7" presStyleCnt="10"/>
      <dgm:spPr/>
    </dgm:pt>
    <dgm:pt modelId="{0C916B7E-AB23-4EC4-A4E0-01C5158CF0BF}" type="pres">
      <dgm:prSet presAssocID="{DE1484D6-07D1-4754-BF07-C89FDD1B944E}" presName="hierChild4" presStyleCnt="0"/>
      <dgm:spPr/>
    </dgm:pt>
    <dgm:pt modelId="{B6E48B1F-DF81-4B9C-AEC2-AEB80B049519}" type="pres">
      <dgm:prSet presAssocID="{DE1484D6-07D1-4754-BF07-C89FDD1B944E}" presName="hierChild5" presStyleCnt="0"/>
      <dgm:spPr/>
    </dgm:pt>
    <dgm:pt modelId="{13B68F26-FC9E-4D24-8199-B2C99CEC1430}" type="pres">
      <dgm:prSet presAssocID="{0ED6B500-9C27-4F16-894F-B22FA3F2DF52}" presName="hierChild5" presStyleCnt="0"/>
      <dgm:spPr/>
    </dgm:pt>
    <dgm:pt modelId="{A15E1D3E-349A-46E6-8DD6-43C2A1A665C6}" type="pres">
      <dgm:prSet presAssocID="{5EF644A8-EF31-403F-A1A5-F448D4B07852}" presName="Name37" presStyleLbl="parChTrans1D4" presStyleIdx="8" presStyleCnt="10"/>
      <dgm:spPr/>
    </dgm:pt>
    <dgm:pt modelId="{E1992D43-DEA8-4C1E-927C-2C68CDF4184C}" type="pres">
      <dgm:prSet presAssocID="{48840935-A481-4295-9359-6D88E3A73180}" presName="hierRoot2" presStyleCnt="0">
        <dgm:presLayoutVars>
          <dgm:hierBranch val="init"/>
        </dgm:presLayoutVars>
      </dgm:prSet>
      <dgm:spPr/>
    </dgm:pt>
    <dgm:pt modelId="{6FFDDF1D-5041-4D1B-A62B-166A21285A92}" type="pres">
      <dgm:prSet presAssocID="{48840935-A481-4295-9359-6D88E3A73180}" presName="rootComposite" presStyleCnt="0"/>
      <dgm:spPr/>
    </dgm:pt>
    <dgm:pt modelId="{07A0E118-BC3D-48A0-A86B-75887E11497C}" type="pres">
      <dgm:prSet presAssocID="{48840935-A481-4295-9359-6D88E3A73180}" presName="rootText" presStyleLbl="node4" presStyleIdx="8" presStyleCnt="10">
        <dgm:presLayoutVars>
          <dgm:chPref val="3"/>
        </dgm:presLayoutVars>
      </dgm:prSet>
      <dgm:spPr/>
    </dgm:pt>
    <dgm:pt modelId="{D7D907F5-3905-4F9C-85ED-B27C849942AA}" type="pres">
      <dgm:prSet presAssocID="{48840935-A481-4295-9359-6D88E3A73180}" presName="rootConnector" presStyleLbl="node4" presStyleIdx="8" presStyleCnt="10"/>
      <dgm:spPr/>
    </dgm:pt>
    <dgm:pt modelId="{883B26E2-337A-41C6-A633-F76BE8FE7617}" type="pres">
      <dgm:prSet presAssocID="{48840935-A481-4295-9359-6D88E3A73180}" presName="hierChild4" presStyleCnt="0"/>
      <dgm:spPr/>
    </dgm:pt>
    <dgm:pt modelId="{00CC0699-70B1-4272-AF3D-65C6EC6EDD49}" type="pres">
      <dgm:prSet presAssocID="{AE395A72-D58A-46BA-85A9-BA66793DC7A4}" presName="Name37" presStyleLbl="parChTrans1D4" presStyleIdx="9" presStyleCnt="10"/>
      <dgm:spPr/>
    </dgm:pt>
    <dgm:pt modelId="{C71852CF-3586-4570-B11E-6D593F43FE0D}" type="pres">
      <dgm:prSet presAssocID="{1139E557-8AAF-499B-B35A-9100EB8A4630}" presName="hierRoot2" presStyleCnt="0">
        <dgm:presLayoutVars>
          <dgm:hierBranch val="init"/>
        </dgm:presLayoutVars>
      </dgm:prSet>
      <dgm:spPr/>
    </dgm:pt>
    <dgm:pt modelId="{EB02FD4B-0BB2-4E61-A8A3-A161634C20EA}" type="pres">
      <dgm:prSet presAssocID="{1139E557-8AAF-499B-B35A-9100EB8A4630}" presName="rootComposite" presStyleCnt="0"/>
      <dgm:spPr/>
    </dgm:pt>
    <dgm:pt modelId="{BAC1B216-1E03-4AFB-A082-BC77927A6C42}" type="pres">
      <dgm:prSet presAssocID="{1139E557-8AAF-499B-B35A-9100EB8A4630}" presName="rootText" presStyleLbl="node4" presStyleIdx="9" presStyleCnt="10">
        <dgm:presLayoutVars>
          <dgm:chPref val="3"/>
        </dgm:presLayoutVars>
      </dgm:prSet>
      <dgm:spPr/>
    </dgm:pt>
    <dgm:pt modelId="{97AF5592-792F-4644-8407-5EAB26AA81B4}" type="pres">
      <dgm:prSet presAssocID="{1139E557-8AAF-499B-B35A-9100EB8A4630}" presName="rootConnector" presStyleLbl="node4" presStyleIdx="9" presStyleCnt="10"/>
      <dgm:spPr/>
    </dgm:pt>
    <dgm:pt modelId="{E9974E48-CD14-4730-996D-F65560CC4D69}" type="pres">
      <dgm:prSet presAssocID="{1139E557-8AAF-499B-B35A-9100EB8A4630}" presName="hierChild4" presStyleCnt="0"/>
      <dgm:spPr/>
    </dgm:pt>
    <dgm:pt modelId="{43DB30FA-B5DC-4077-A177-42E8468DFFB4}" type="pres">
      <dgm:prSet presAssocID="{1139E557-8AAF-499B-B35A-9100EB8A4630}" presName="hierChild5" presStyleCnt="0"/>
      <dgm:spPr/>
    </dgm:pt>
    <dgm:pt modelId="{BFEF812A-0E3F-4478-8E71-F5B15BB78829}" type="pres">
      <dgm:prSet presAssocID="{48840935-A481-4295-9359-6D88E3A73180}" presName="hierChild5" presStyleCnt="0"/>
      <dgm:spPr/>
    </dgm:pt>
    <dgm:pt modelId="{867CFC60-8C0E-4C89-8389-A4D99B1E3C09}" type="pres">
      <dgm:prSet presAssocID="{93CDA62E-015D-4682-8A4E-AFD342F5DDF8}" presName="hierChild5" presStyleCnt="0"/>
      <dgm:spPr/>
    </dgm:pt>
    <dgm:pt modelId="{6368E58D-8865-4C8F-8AD6-E179D62EE07D}" type="pres">
      <dgm:prSet presAssocID="{A5BCF877-7458-48D9-8007-2AA6F1480A62}" presName="hierChild5" presStyleCnt="0"/>
      <dgm:spPr/>
    </dgm:pt>
    <dgm:pt modelId="{309434C6-E5B3-4EBE-B313-726225A3B19A}" type="pres">
      <dgm:prSet presAssocID="{5B9E059D-2BA4-4210-B00F-5CB0456086E0}" presName="hierChild5" presStyleCnt="0"/>
      <dgm:spPr/>
    </dgm:pt>
    <dgm:pt modelId="{238BC3EC-C076-4EF9-84E1-BE5925654C79}" type="pres">
      <dgm:prSet presAssocID="{7B3868D6-D2BE-49F6-887E-AA9FEDF697A0}" presName="hierChild3" presStyleCnt="0"/>
      <dgm:spPr/>
    </dgm:pt>
  </dgm:ptLst>
  <dgm:cxnLst>
    <dgm:cxn modelId="{C12F7403-C38B-476D-B6CB-794E6EA52362}" type="presOf" srcId="{48840935-A481-4295-9359-6D88E3A73180}" destId="{07A0E118-BC3D-48A0-A86B-75887E11497C}" srcOrd="0" destOrd="0" presId="urn:microsoft.com/office/officeart/2005/8/layout/orgChart1"/>
    <dgm:cxn modelId="{CA2B3104-5673-4613-BB6A-78CA346D21A8}" srcId="{6A323ED0-E97B-4B2A-8877-D08CB6C37CF7}" destId="{66682378-6C7E-47F8-A253-D493D8D2F15A}" srcOrd="1" destOrd="0" parTransId="{B0D8E7F6-C531-498B-961E-4675A5E3AC68}" sibTransId="{E648638D-220D-4732-808E-C9635CFF8D21}"/>
    <dgm:cxn modelId="{84825D0A-0F1F-4F62-933E-DDB8621960C6}" type="presOf" srcId="{0BE3B387-E304-4749-B184-5C52690781B7}" destId="{E3747F10-782A-4565-9D6F-B84738BF7028}" srcOrd="0" destOrd="0" presId="urn:microsoft.com/office/officeart/2005/8/layout/orgChart1"/>
    <dgm:cxn modelId="{85C59F0C-82AC-45C1-AA86-FA379B7B47ED}" type="presOf" srcId="{A5BCF877-7458-48D9-8007-2AA6F1480A62}" destId="{1A84DC31-F1AA-400B-9777-FA9D501A6E29}" srcOrd="0" destOrd="0" presId="urn:microsoft.com/office/officeart/2005/8/layout/orgChart1"/>
    <dgm:cxn modelId="{2048AC0E-A1B6-4E31-91AF-1BF887A07D81}" type="presOf" srcId="{0159A6CE-62AA-494C-8E49-CCF8A57FAE22}" destId="{E39F57C3-F64A-480D-B8C0-F72D62055663}" srcOrd="0" destOrd="0" presId="urn:microsoft.com/office/officeart/2005/8/layout/orgChart1"/>
    <dgm:cxn modelId="{6BEDEE0F-F3AA-40C5-8046-6F601D17FD13}" type="presOf" srcId="{0ED6B500-9C27-4F16-894F-B22FA3F2DF52}" destId="{2B6695B7-750E-44E5-B116-5C43AE634044}" srcOrd="0" destOrd="0" presId="urn:microsoft.com/office/officeart/2005/8/layout/orgChart1"/>
    <dgm:cxn modelId="{AE316A11-C14C-4199-8B57-B674310B923C}" type="presOf" srcId="{45C73445-8EFD-4972-B25B-71AA2E9B7A7E}" destId="{43B882C7-AF78-43BE-B2AF-76EEEDA10302}" srcOrd="0" destOrd="0" presId="urn:microsoft.com/office/officeart/2005/8/layout/orgChart1"/>
    <dgm:cxn modelId="{F9B57B16-D0C9-41F8-A5F9-B1F95F6DB1FB}" type="presOf" srcId="{DE1484D6-07D1-4754-BF07-C89FDD1B944E}" destId="{8549971A-377E-41EE-8E1F-8A2363D628FD}" srcOrd="0" destOrd="0" presId="urn:microsoft.com/office/officeart/2005/8/layout/orgChart1"/>
    <dgm:cxn modelId="{DB95EB1B-0947-4440-B8BD-82B671D39548}" srcId="{A5BCF877-7458-48D9-8007-2AA6F1480A62}" destId="{6A323ED0-E97B-4B2A-8877-D08CB6C37CF7}" srcOrd="0" destOrd="0" parTransId="{72B970A4-14C6-4AE7-AF14-40918CEC380C}" sibTransId="{7C6310CC-BE66-4146-BB85-6EB9A404F5C5}"/>
    <dgm:cxn modelId="{4CCD0F1C-65A9-45E3-BF4E-FFDA2C38E67B}" type="presOf" srcId="{72B970A4-14C6-4AE7-AF14-40918CEC380C}" destId="{270BFC5D-2DD9-42F1-B934-694E5BD89654}" srcOrd="0" destOrd="0" presId="urn:microsoft.com/office/officeart/2005/8/layout/orgChart1"/>
    <dgm:cxn modelId="{A15AC026-CFAA-4A2D-B76D-388EA6520AB1}" type="presOf" srcId="{DE1484D6-07D1-4754-BF07-C89FDD1B944E}" destId="{C354EA22-910D-45AB-A4F2-6514DE742C7E}" srcOrd="1" destOrd="0" presId="urn:microsoft.com/office/officeart/2005/8/layout/orgChart1"/>
    <dgm:cxn modelId="{DD9ACE2C-8FB0-445F-B949-805C7D5808B5}" type="presOf" srcId="{E503B8FF-6D5A-43DF-9BF7-1051316C9BF3}" destId="{76C68D66-F95E-45BE-AC64-7C2C12C3DE01}" srcOrd="1" destOrd="0" presId="urn:microsoft.com/office/officeart/2005/8/layout/orgChart1"/>
    <dgm:cxn modelId="{33CC4731-6AAE-4B68-A8D2-A3E47D127F83}" type="presOf" srcId="{7B3868D6-D2BE-49F6-887E-AA9FEDF697A0}" destId="{30A7FA52-32F6-4D61-9D22-0084A8E9B0FE}" srcOrd="0" destOrd="0" presId="urn:microsoft.com/office/officeart/2005/8/layout/orgChart1"/>
    <dgm:cxn modelId="{8AACBA33-5D45-4DA4-861F-9B1DBF1673EB}" type="presOf" srcId="{FCD74765-AC59-47CC-B7EC-2D2768B86157}" destId="{F8B50161-871D-4E72-B210-16046312385D}" srcOrd="0" destOrd="0" presId="urn:microsoft.com/office/officeart/2005/8/layout/orgChart1"/>
    <dgm:cxn modelId="{98048234-3778-4156-80CC-67A70FA963F9}" srcId="{A5BCF877-7458-48D9-8007-2AA6F1480A62}" destId="{E503B8FF-6D5A-43DF-9BF7-1051316C9BF3}" srcOrd="1" destOrd="0" parTransId="{73BED401-6843-42B8-9437-8032C5356FA1}" sibTransId="{ECE94BD1-E51A-432D-A228-793F04BABD50}"/>
    <dgm:cxn modelId="{F727C136-CD2A-433A-AFAE-4CAB26A5D051}" type="presOf" srcId="{066D68F7-BCCD-4B9A-889A-880FB191162B}" destId="{6E4B607B-AF8B-40EC-A55D-E7174446736F}" srcOrd="0" destOrd="0" presId="urn:microsoft.com/office/officeart/2005/8/layout/orgChart1"/>
    <dgm:cxn modelId="{B661FA5C-8A52-4BE6-B204-2F735020C475}" type="presOf" srcId="{48840935-A481-4295-9359-6D88E3A73180}" destId="{D7D907F5-3905-4F9C-85ED-B27C849942AA}" srcOrd="1" destOrd="0" presId="urn:microsoft.com/office/officeart/2005/8/layout/orgChart1"/>
    <dgm:cxn modelId="{EA3BD561-5A3E-4544-9712-C4C5135B899C}" type="presOf" srcId="{6A323ED0-E97B-4B2A-8877-D08CB6C37CF7}" destId="{74CE4300-267B-4D2F-87EF-F12B96E83F1F}" srcOrd="0" destOrd="0" presId="urn:microsoft.com/office/officeart/2005/8/layout/orgChart1"/>
    <dgm:cxn modelId="{3DEF5A47-42D1-46A1-A7BB-DACC29526631}" type="presOf" srcId="{EEAEEE00-237D-4D02-BDC1-60171E4CCB9A}" destId="{0AC97024-BFB5-4EB5-9BAF-80E4917201F9}" srcOrd="0" destOrd="0" presId="urn:microsoft.com/office/officeart/2005/8/layout/orgChart1"/>
    <dgm:cxn modelId="{F2893168-E53C-4602-97E2-78F0DBCBDE67}" srcId="{FCD74765-AC59-47CC-B7EC-2D2768B86157}" destId="{7B3868D6-D2BE-49F6-887E-AA9FEDF697A0}" srcOrd="0" destOrd="0" parTransId="{93D2F7F5-5B50-4E12-9F13-1CE0D8A9B03C}" sibTransId="{23396168-F920-4E89-ADC7-815ED20B9269}"/>
    <dgm:cxn modelId="{B68DB94E-BEC1-4FDF-BD65-CA0E1572AB92}" type="presOf" srcId="{94A390F1-B5DB-4C7C-8D0F-396BD847EFC8}" destId="{3845B6D6-53F1-4E91-BD1C-B51A25E22ACC}" srcOrd="0" destOrd="0" presId="urn:microsoft.com/office/officeart/2005/8/layout/orgChart1"/>
    <dgm:cxn modelId="{65846F70-17C2-46AB-AA6E-C860939460D2}" type="presOf" srcId="{7B3868D6-D2BE-49F6-887E-AA9FEDF697A0}" destId="{7374FA3C-3F56-4CB9-99BD-C66A1EC9FCE8}" srcOrd="1" destOrd="0" presId="urn:microsoft.com/office/officeart/2005/8/layout/orgChart1"/>
    <dgm:cxn modelId="{B3C5C754-C5FC-4D25-ADC3-86439C91402E}" type="presOf" srcId="{3C39AEEF-332D-4B36-B783-D4384EED7A92}" destId="{2773D14E-2164-44CB-9807-FE94B53C77D7}" srcOrd="1" destOrd="0" presId="urn:microsoft.com/office/officeart/2005/8/layout/orgChart1"/>
    <dgm:cxn modelId="{20D30382-D6A2-49A8-9605-A57F38BD528F}" srcId="{93CDA62E-015D-4682-8A4E-AFD342F5DDF8}" destId="{0ED6B500-9C27-4F16-894F-B22FA3F2DF52}" srcOrd="0" destOrd="0" parTransId="{EEAEEE00-237D-4D02-BDC1-60171E4CCB9A}" sibTransId="{F6ECDBCC-6FA8-4C00-B83E-9487C7E5ED99}"/>
    <dgm:cxn modelId="{9E7E4A86-9FF6-4EB0-AA5E-9BCEA49AADC6}" type="presOf" srcId="{5EF644A8-EF31-403F-A1A5-F448D4B07852}" destId="{A15E1D3E-349A-46E6-8DD6-43C2A1A665C6}" srcOrd="0" destOrd="0" presId="urn:microsoft.com/office/officeart/2005/8/layout/orgChart1"/>
    <dgm:cxn modelId="{755E7588-B6BC-4EC8-AAEF-13CB73F01AEA}" type="presOf" srcId="{5B9E059D-2BA4-4210-B00F-5CB0456086E0}" destId="{1BC6DBDA-2F19-4F1B-A269-2502CE4EBC70}" srcOrd="1" destOrd="0" presId="urn:microsoft.com/office/officeart/2005/8/layout/orgChart1"/>
    <dgm:cxn modelId="{2389D28B-6A39-46BD-B730-65D4147AB06C}" type="presOf" srcId="{5B9E059D-2BA4-4210-B00F-5CB0456086E0}" destId="{C1F814C9-18AA-434D-A789-8805DBC2F91C}" srcOrd="0" destOrd="0" presId="urn:microsoft.com/office/officeart/2005/8/layout/orgChart1"/>
    <dgm:cxn modelId="{6723778C-07EC-4E95-B631-0DC134F04664}" type="presOf" srcId="{1139E557-8AAF-499B-B35A-9100EB8A4630}" destId="{97AF5592-792F-4644-8407-5EAB26AA81B4}" srcOrd="1" destOrd="0" presId="urn:microsoft.com/office/officeart/2005/8/layout/orgChart1"/>
    <dgm:cxn modelId="{659D8297-2E0B-455F-8E90-9D49770572CE}" srcId="{0ED6B500-9C27-4F16-894F-B22FA3F2DF52}" destId="{DE1484D6-07D1-4754-BF07-C89FDD1B944E}" srcOrd="0" destOrd="0" parTransId="{0BE3B387-E304-4749-B184-5C52690781B7}" sibTransId="{D0C0E256-5A5E-4EBA-8DB4-3C6D24BAC0DE}"/>
    <dgm:cxn modelId="{ABC2CA9D-DE63-40C5-BDEA-F5BBE0968CD0}" type="presOf" srcId="{6A323ED0-E97B-4B2A-8877-D08CB6C37CF7}" destId="{5411A422-4404-47AB-A9CC-CAC47C8E385B}" srcOrd="1" destOrd="0" presId="urn:microsoft.com/office/officeart/2005/8/layout/orgChart1"/>
    <dgm:cxn modelId="{CCE4359F-5B30-45AF-B110-538FCA7CAA4A}" type="presOf" srcId="{AE395A72-D58A-46BA-85A9-BA66793DC7A4}" destId="{00CC0699-70B1-4272-AF3D-65C6EC6EDD49}" srcOrd="0" destOrd="0" presId="urn:microsoft.com/office/officeart/2005/8/layout/orgChart1"/>
    <dgm:cxn modelId="{C1C872A2-7495-4A5C-BFCF-ED2236FD9956}" srcId="{A5BCF877-7458-48D9-8007-2AA6F1480A62}" destId="{93CDA62E-015D-4682-8A4E-AFD342F5DDF8}" srcOrd="2" destOrd="0" parTransId="{0159A6CE-62AA-494C-8E49-CCF8A57FAE22}" sibTransId="{791F0237-A8FF-4DDE-B9A9-26C4F3A83C5C}"/>
    <dgm:cxn modelId="{8FE320A8-F15A-452B-AF52-98070986F7A7}" type="presOf" srcId="{73BED401-6843-42B8-9437-8032C5356FA1}" destId="{91F3FEB1-1145-4724-8CD1-55685A13AFD9}" srcOrd="0" destOrd="0" presId="urn:microsoft.com/office/officeart/2005/8/layout/orgChart1"/>
    <dgm:cxn modelId="{114655A8-6CDF-4B02-A7D0-9727B2DB4530}" type="presOf" srcId="{3C39AEEF-332D-4B36-B783-D4384EED7A92}" destId="{9B4D3DD8-2ECA-4160-A972-8541CB15D2CC}" srcOrd="0" destOrd="0" presId="urn:microsoft.com/office/officeart/2005/8/layout/orgChart1"/>
    <dgm:cxn modelId="{5265A8A8-4DCA-4BD6-A553-0DF0BFCC4F1B}" srcId="{7B3868D6-D2BE-49F6-887E-AA9FEDF697A0}" destId="{5B9E059D-2BA4-4210-B00F-5CB0456086E0}" srcOrd="0" destOrd="0" parTransId="{CAAF0532-F7FD-4E5B-A589-46FCC36D2969}" sibTransId="{E19FE396-B1C5-4C71-A9A2-2055FCB156CD}"/>
    <dgm:cxn modelId="{E47824B3-F11B-4CE5-805B-BC70F4C9EE05}" type="presOf" srcId="{5194F331-1398-49EF-A573-297AB8AA1022}" destId="{13AE2F88-D5AE-4EBD-BDEE-5ACAA1FAB3B0}" srcOrd="0" destOrd="0" presId="urn:microsoft.com/office/officeart/2005/8/layout/orgChart1"/>
    <dgm:cxn modelId="{293F3DB8-94BD-44A1-95FF-A1AFC50C3C52}" srcId="{6A323ED0-E97B-4B2A-8877-D08CB6C37CF7}" destId="{066D68F7-BCCD-4B9A-889A-880FB191162B}" srcOrd="0" destOrd="0" parTransId="{5194F331-1398-49EF-A573-297AB8AA1022}" sibTransId="{D85FB5E5-9225-43F8-B31D-E5D62BAC0C56}"/>
    <dgm:cxn modelId="{145ACBBD-4132-46B0-950F-914B9A170A75}" type="presOf" srcId="{E503B8FF-6D5A-43DF-9BF7-1051316C9BF3}" destId="{61F74602-5761-438C-861D-38D54B29934C}" srcOrd="0" destOrd="0" presId="urn:microsoft.com/office/officeart/2005/8/layout/orgChart1"/>
    <dgm:cxn modelId="{8B5EFCBD-8ECD-4DB4-8E62-6D459D50B0E4}" type="presOf" srcId="{066D68F7-BCCD-4B9A-889A-880FB191162B}" destId="{A067A94C-A6AB-49E0-8E02-92AE31F13C2E}" srcOrd="1" destOrd="0" presId="urn:microsoft.com/office/officeart/2005/8/layout/orgChart1"/>
    <dgm:cxn modelId="{9CE483C0-0A98-481E-9DBA-4694889C3B4B}" type="presOf" srcId="{1139E557-8AAF-499B-B35A-9100EB8A4630}" destId="{BAC1B216-1E03-4AFB-A082-BC77927A6C42}" srcOrd="0" destOrd="0" presId="urn:microsoft.com/office/officeart/2005/8/layout/orgChart1"/>
    <dgm:cxn modelId="{ACA5E1C3-001D-479A-9B07-9734C930EA96}" srcId="{48840935-A481-4295-9359-6D88E3A73180}" destId="{1139E557-8AAF-499B-B35A-9100EB8A4630}" srcOrd="0" destOrd="0" parTransId="{AE395A72-D58A-46BA-85A9-BA66793DC7A4}" sibTransId="{2B931C3D-F285-46D8-8858-1A7E620A301C}"/>
    <dgm:cxn modelId="{1459C4D6-DA35-46F6-B79B-BCB85A64CF67}" type="presOf" srcId="{0ED6B500-9C27-4F16-894F-B22FA3F2DF52}" destId="{C0BE02A3-6692-49CA-80A9-C5FCAE519882}" srcOrd="1" destOrd="0" presId="urn:microsoft.com/office/officeart/2005/8/layout/orgChart1"/>
    <dgm:cxn modelId="{94AF74D8-5272-4864-B58A-399D6D2699A3}" type="presOf" srcId="{A5BCF877-7458-48D9-8007-2AA6F1480A62}" destId="{7F043044-CA10-4A2F-91F3-83B3C30F7353}" srcOrd="1" destOrd="0" presId="urn:microsoft.com/office/officeart/2005/8/layout/orgChart1"/>
    <dgm:cxn modelId="{EB0BDDDC-C8A8-47DA-8F59-A03ABD6730D5}" type="presOf" srcId="{66682378-6C7E-47F8-A253-D493D8D2F15A}" destId="{42D748EE-3610-4759-8A0C-523AE41CB8DE}" srcOrd="1" destOrd="0" presId="urn:microsoft.com/office/officeart/2005/8/layout/orgChart1"/>
    <dgm:cxn modelId="{E9DBF2DD-2D67-4396-A1E4-60A14664EF39}" srcId="{93CDA62E-015D-4682-8A4E-AFD342F5DDF8}" destId="{48840935-A481-4295-9359-6D88E3A73180}" srcOrd="1" destOrd="0" parTransId="{5EF644A8-EF31-403F-A1A5-F448D4B07852}" sibTransId="{F521FCE2-234F-42AA-B4E4-C999C5703D7F}"/>
    <dgm:cxn modelId="{6F7DB4DE-7779-4A13-BD8B-66DD0B154A76}" type="presOf" srcId="{93CDA62E-015D-4682-8A4E-AFD342F5DDF8}" destId="{9FA46B1C-04B3-4EF7-9DB1-7F7C9A881770}" srcOrd="0" destOrd="0" presId="urn:microsoft.com/office/officeart/2005/8/layout/orgChart1"/>
    <dgm:cxn modelId="{414D42DF-FF92-4347-A39E-F9A8D0F048F4}" srcId="{5B9E059D-2BA4-4210-B00F-5CB0456086E0}" destId="{A5BCF877-7458-48D9-8007-2AA6F1480A62}" srcOrd="0" destOrd="0" parTransId="{45C73445-8EFD-4972-B25B-71AA2E9B7A7E}" sibTransId="{F5153CDE-4BD2-457F-A073-615639A7FFBC}"/>
    <dgm:cxn modelId="{103467E0-F1E9-4EF2-98A5-D1140F859CC2}" type="presOf" srcId="{CAAF0532-F7FD-4E5B-A589-46FCC36D2969}" destId="{705BD513-D3BA-499B-9EEB-810D512FDBD7}" srcOrd="0" destOrd="0" presId="urn:microsoft.com/office/officeart/2005/8/layout/orgChart1"/>
    <dgm:cxn modelId="{A91870E0-C8A9-4D14-B40B-717B77C18073}" type="presOf" srcId="{66682378-6C7E-47F8-A253-D493D8D2F15A}" destId="{136DB65C-430A-4953-A252-F2DD6313C5AF}" srcOrd="0" destOrd="0" presId="urn:microsoft.com/office/officeart/2005/8/layout/orgChart1"/>
    <dgm:cxn modelId="{0359FAEF-ED8C-4FA8-A354-9CC137B8B91E}" type="presOf" srcId="{B0D8E7F6-C531-498B-961E-4675A5E3AC68}" destId="{6F691FA1-F47C-402B-ACBF-6CD28A4687DC}" srcOrd="0" destOrd="0" presId="urn:microsoft.com/office/officeart/2005/8/layout/orgChart1"/>
    <dgm:cxn modelId="{D128E3F4-BCBA-4A1A-8F8F-5EF0D8538A73}" type="presOf" srcId="{93CDA62E-015D-4682-8A4E-AFD342F5DDF8}" destId="{C22D4DDB-41C7-4B4E-B130-C8F7B5E86FA8}" srcOrd="1" destOrd="0" presId="urn:microsoft.com/office/officeart/2005/8/layout/orgChart1"/>
    <dgm:cxn modelId="{663E96FF-3477-4AA2-A904-22F729430016}" srcId="{66682378-6C7E-47F8-A253-D493D8D2F15A}" destId="{3C39AEEF-332D-4B36-B783-D4384EED7A92}" srcOrd="0" destOrd="0" parTransId="{94A390F1-B5DB-4C7C-8D0F-396BD847EFC8}" sibTransId="{033FBA75-49BE-442E-806B-5AA1B0DAF76A}"/>
    <dgm:cxn modelId="{8A1424BE-2E89-4D35-9C68-C35865211EAC}" type="presParOf" srcId="{F8B50161-871D-4E72-B210-16046312385D}" destId="{FA0EC8A0-D7E8-40D0-9484-4CE4494A0814}" srcOrd="0" destOrd="0" presId="urn:microsoft.com/office/officeart/2005/8/layout/orgChart1"/>
    <dgm:cxn modelId="{E593E261-72D0-4C8F-B019-67D75794A2AD}" type="presParOf" srcId="{FA0EC8A0-D7E8-40D0-9484-4CE4494A0814}" destId="{8DC38A8B-A088-42F9-B299-5A2A6BB28100}" srcOrd="0" destOrd="0" presId="urn:microsoft.com/office/officeart/2005/8/layout/orgChart1"/>
    <dgm:cxn modelId="{22E14E51-71B9-47B9-A623-1F2F055081F3}" type="presParOf" srcId="{8DC38A8B-A088-42F9-B299-5A2A6BB28100}" destId="{30A7FA52-32F6-4D61-9D22-0084A8E9B0FE}" srcOrd="0" destOrd="0" presId="urn:microsoft.com/office/officeart/2005/8/layout/orgChart1"/>
    <dgm:cxn modelId="{1049B9C5-4B4D-4F26-BE38-6033E2D762D4}" type="presParOf" srcId="{8DC38A8B-A088-42F9-B299-5A2A6BB28100}" destId="{7374FA3C-3F56-4CB9-99BD-C66A1EC9FCE8}" srcOrd="1" destOrd="0" presId="urn:microsoft.com/office/officeart/2005/8/layout/orgChart1"/>
    <dgm:cxn modelId="{34649987-97D5-49F9-8458-194067116352}" type="presParOf" srcId="{FA0EC8A0-D7E8-40D0-9484-4CE4494A0814}" destId="{23F21D2A-1B41-4D97-A02D-906D59F6B608}" srcOrd="1" destOrd="0" presId="urn:microsoft.com/office/officeart/2005/8/layout/orgChart1"/>
    <dgm:cxn modelId="{C2C8A31F-428D-4138-9ACE-990B244F3819}" type="presParOf" srcId="{23F21D2A-1B41-4D97-A02D-906D59F6B608}" destId="{705BD513-D3BA-499B-9EEB-810D512FDBD7}" srcOrd="0" destOrd="0" presId="urn:microsoft.com/office/officeart/2005/8/layout/orgChart1"/>
    <dgm:cxn modelId="{ACB76448-7F35-4127-A7CC-7BEAD5BE33D2}" type="presParOf" srcId="{23F21D2A-1B41-4D97-A02D-906D59F6B608}" destId="{DA705ED8-ED5F-4622-8C93-7F8655205716}" srcOrd="1" destOrd="0" presId="urn:microsoft.com/office/officeart/2005/8/layout/orgChart1"/>
    <dgm:cxn modelId="{1D96AB53-7D24-4142-A5E7-FDC77C0285C7}" type="presParOf" srcId="{DA705ED8-ED5F-4622-8C93-7F8655205716}" destId="{156B5D5B-C5A4-42EA-8352-58486FAFC3E4}" srcOrd="0" destOrd="0" presId="urn:microsoft.com/office/officeart/2005/8/layout/orgChart1"/>
    <dgm:cxn modelId="{AB757029-7AD8-4282-B651-4A19CB0944B3}" type="presParOf" srcId="{156B5D5B-C5A4-42EA-8352-58486FAFC3E4}" destId="{C1F814C9-18AA-434D-A789-8805DBC2F91C}" srcOrd="0" destOrd="0" presId="urn:microsoft.com/office/officeart/2005/8/layout/orgChart1"/>
    <dgm:cxn modelId="{162325A1-2AE4-496D-AA0A-A91DE8B1F08A}" type="presParOf" srcId="{156B5D5B-C5A4-42EA-8352-58486FAFC3E4}" destId="{1BC6DBDA-2F19-4F1B-A269-2502CE4EBC70}" srcOrd="1" destOrd="0" presId="urn:microsoft.com/office/officeart/2005/8/layout/orgChart1"/>
    <dgm:cxn modelId="{1A1A4F36-6EEE-4492-8366-3A9C28E4B2C6}" type="presParOf" srcId="{DA705ED8-ED5F-4622-8C93-7F8655205716}" destId="{29D75728-4C53-45BA-8F78-1C8054B3C6F7}" srcOrd="1" destOrd="0" presId="urn:microsoft.com/office/officeart/2005/8/layout/orgChart1"/>
    <dgm:cxn modelId="{5B3C2A29-648D-44ED-BF4E-B5AA88851DE9}" type="presParOf" srcId="{29D75728-4C53-45BA-8F78-1C8054B3C6F7}" destId="{43B882C7-AF78-43BE-B2AF-76EEEDA10302}" srcOrd="0" destOrd="0" presId="urn:microsoft.com/office/officeart/2005/8/layout/orgChart1"/>
    <dgm:cxn modelId="{68E9DB86-7103-41A4-9B6F-7EEE0F809CD1}" type="presParOf" srcId="{29D75728-4C53-45BA-8F78-1C8054B3C6F7}" destId="{27CD164A-8536-42AA-9EF3-825E45DF0235}" srcOrd="1" destOrd="0" presId="urn:microsoft.com/office/officeart/2005/8/layout/orgChart1"/>
    <dgm:cxn modelId="{96AF592A-2770-4B9F-87E1-5C3CB0244D18}" type="presParOf" srcId="{27CD164A-8536-42AA-9EF3-825E45DF0235}" destId="{0C736769-E820-4026-A49A-B94AD4313F25}" srcOrd="0" destOrd="0" presId="urn:microsoft.com/office/officeart/2005/8/layout/orgChart1"/>
    <dgm:cxn modelId="{15B50669-B480-419A-A980-79E34AB9C6B1}" type="presParOf" srcId="{0C736769-E820-4026-A49A-B94AD4313F25}" destId="{1A84DC31-F1AA-400B-9777-FA9D501A6E29}" srcOrd="0" destOrd="0" presId="urn:microsoft.com/office/officeart/2005/8/layout/orgChart1"/>
    <dgm:cxn modelId="{BBEDA3A8-50DD-4531-9D96-7674679300B2}" type="presParOf" srcId="{0C736769-E820-4026-A49A-B94AD4313F25}" destId="{7F043044-CA10-4A2F-91F3-83B3C30F7353}" srcOrd="1" destOrd="0" presId="urn:microsoft.com/office/officeart/2005/8/layout/orgChart1"/>
    <dgm:cxn modelId="{308A3E84-9857-4BB5-8E6C-2CD853A3BD20}" type="presParOf" srcId="{27CD164A-8536-42AA-9EF3-825E45DF0235}" destId="{079C7742-C18D-41C9-9296-2AE559E3FF80}" srcOrd="1" destOrd="0" presId="urn:microsoft.com/office/officeart/2005/8/layout/orgChart1"/>
    <dgm:cxn modelId="{22FA05D6-7FA8-49DC-876C-5DF5FACB56A2}" type="presParOf" srcId="{079C7742-C18D-41C9-9296-2AE559E3FF80}" destId="{270BFC5D-2DD9-42F1-B934-694E5BD89654}" srcOrd="0" destOrd="0" presId="urn:microsoft.com/office/officeart/2005/8/layout/orgChart1"/>
    <dgm:cxn modelId="{ED3C8892-2D08-4AEF-B0CB-C0B28A731168}" type="presParOf" srcId="{079C7742-C18D-41C9-9296-2AE559E3FF80}" destId="{B3A45136-575D-4B00-8A31-6F4290FC66AC}" srcOrd="1" destOrd="0" presId="urn:microsoft.com/office/officeart/2005/8/layout/orgChart1"/>
    <dgm:cxn modelId="{1910C28B-4644-4D95-B4A0-01CDA682A9D7}" type="presParOf" srcId="{B3A45136-575D-4B00-8A31-6F4290FC66AC}" destId="{2A5E84EC-89FC-44CA-B4D6-C4F5A9CF9BDA}" srcOrd="0" destOrd="0" presId="urn:microsoft.com/office/officeart/2005/8/layout/orgChart1"/>
    <dgm:cxn modelId="{ABC4DEDD-CC86-4F54-AE2C-9052DCE383A9}" type="presParOf" srcId="{2A5E84EC-89FC-44CA-B4D6-C4F5A9CF9BDA}" destId="{74CE4300-267B-4D2F-87EF-F12B96E83F1F}" srcOrd="0" destOrd="0" presId="urn:microsoft.com/office/officeart/2005/8/layout/orgChart1"/>
    <dgm:cxn modelId="{7890981D-D3CF-4D8F-92FD-6451132A3B03}" type="presParOf" srcId="{2A5E84EC-89FC-44CA-B4D6-C4F5A9CF9BDA}" destId="{5411A422-4404-47AB-A9CC-CAC47C8E385B}" srcOrd="1" destOrd="0" presId="urn:microsoft.com/office/officeart/2005/8/layout/orgChart1"/>
    <dgm:cxn modelId="{DBFD0527-3C1C-4352-B1EB-925C3FAE1468}" type="presParOf" srcId="{B3A45136-575D-4B00-8A31-6F4290FC66AC}" destId="{085C82D2-4ED9-4E10-A178-4F04E6A5FC58}" srcOrd="1" destOrd="0" presId="urn:microsoft.com/office/officeart/2005/8/layout/orgChart1"/>
    <dgm:cxn modelId="{20332AE7-A964-4926-8EDD-E555BBAC10AC}" type="presParOf" srcId="{085C82D2-4ED9-4E10-A178-4F04E6A5FC58}" destId="{13AE2F88-D5AE-4EBD-BDEE-5ACAA1FAB3B0}" srcOrd="0" destOrd="0" presId="urn:microsoft.com/office/officeart/2005/8/layout/orgChart1"/>
    <dgm:cxn modelId="{B66407F6-7A47-46CC-AFCA-CE8C07831797}" type="presParOf" srcId="{085C82D2-4ED9-4E10-A178-4F04E6A5FC58}" destId="{A25FAAC7-8ED5-4654-B38D-080F7101AC0E}" srcOrd="1" destOrd="0" presId="urn:microsoft.com/office/officeart/2005/8/layout/orgChart1"/>
    <dgm:cxn modelId="{57CD41CC-E57C-4756-BAEC-9FDE262B1AFB}" type="presParOf" srcId="{A25FAAC7-8ED5-4654-B38D-080F7101AC0E}" destId="{4AF254EF-8E78-42CF-BC28-F5FEF179249D}" srcOrd="0" destOrd="0" presId="urn:microsoft.com/office/officeart/2005/8/layout/orgChart1"/>
    <dgm:cxn modelId="{B38AA304-78D2-44FB-900A-D3B61CDF48A8}" type="presParOf" srcId="{4AF254EF-8E78-42CF-BC28-F5FEF179249D}" destId="{6E4B607B-AF8B-40EC-A55D-E7174446736F}" srcOrd="0" destOrd="0" presId="urn:microsoft.com/office/officeart/2005/8/layout/orgChart1"/>
    <dgm:cxn modelId="{9C62F60A-F88D-4BBF-B1CE-FA387EDC9C23}" type="presParOf" srcId="{4AF254EF-8E78-42CF-BC28-F5FEF179249D}" destId="{A067A94C-A6AB-49E0-8E02-92AE31F13C2E}" srcOrd="1" destOrd="0" presId="urn:microsoft.com/office/officeart/2005/8/layout/orgChart1"/>
    <dgm:cxn modelId="{45988DA0-8E7D-457A-AA81-D7016EDF1059}" type="presParOf" srcId="{A25FAAC7-8ED5-4654-B38D-080F7101AC0E}" destId="{DC06C084-F73E-4DDB-A599-94007FD570BA}" srcOrd="1" destOrd="0" presId="urn:microsoft.com/office/officeart/2005/8/layout/orgChart1"/>
    <dgm:cxn modelId="{160B28DD-4F1E-4BE7-B230-3C0BE22B0A6F}" type="presParOf" srcId="{A25FAAC7-8ED5-4654-B38D-080F7101AC0E}" destId="{5655B751-A005-4B0F-819F-2FAA52063F85}" srcOrd="2" destOrd="0" presId="urn:microsoft.com/office/officeart/2005/8/layout/orgChart1"/>
    <dgm:cxn modelId="{0F329FC8-46DA-4655-9341-4D0D0E2022A6}" type="presParOf" srcId="{085C82D2-4ED9-4E10-A178-4F04E6A5FC58}" destId="{6F691FA1-F47C-402B-ACBF-6CD28A4687DC}" srcOrd="2" destOrd="0" presId="urn:microsoft.com/office/officeart/2005/8/layout/orgChart1"/>
    <dgm:cxn modelId="{80C3DB01-27EF-4248-8568-C05D7651A232}" type="presParOf" srcId="{085C82D2-4ED9-4E10-A178-4F04E6A5FC58}" destId="{F981C872-4CE2-412A-B39F-4A68C4D1B633}" srcOrd="3" destOrd="0" presId="urn:microsoft.com/office/officeart/2005/8/layout/orgChart1"/>
    <dgm:cxn modelId="{801B7D01-6126-4C02-8454-8C1F1F7E5A59}" type="presParOf" srcId="{F981C872-4CE2-412A-B39F-4A68C4D1B633}" destId="{36853AA6-10FD-4529-9D8B-F96645471CCB}" srcOrd="0" destOrd="0" presId="urn:microsoft.com/office/officeart/2005/8/layout/orgChart1"/>
    <dgm:cxn modelId="{F50F3ECE-668D-4886-9FDD-C2CF05E740DB}" type="presParOf" srcId="{36853AA6-10FD-4529-9D8B-F96645471CCB}" destId="{136DB65C-430A-4953-A252-F2DD6313C5AF}" srcOrd="0" destOrd="0" presId="urn:microsoft.com/office/officeart/2005/8/layout/orgChart1"/>
    <dgm:cxn modelId="{30B6FAA2-9887-48B8-A574-52C17E7D8DC7}" type="presParOf" srcId="{36853AA6-10FD-4529-9D8B-F96645471CCB}" destId="{42D748EE-3610-4759-8A0C-523AE41CB8DE}" srcOrd="1" destOrd="0" presId="urn:microsoft.com/office/officeart/2005/8/layout/orgChart1"/>
    <dgm:cxn modelId="{B58D02AD-BBFB-4709-86A9-3E95CC02FADB}" type="presParOf" srcId="{F981C872-4CE2-412A-B39F-4A68C4D1B633}" destId="{1557D390-94B4-4FB0-B3D6-91B8C192238D}" srcOrd="1" destOrd="0" presId="urn:microsoft.com/office/officeart/2005/8/layout/orgChart1"/>
    <dgm:cxn modelId="{D005D2F8-0FE2-44FE-9A57-FA5AB2D2BB12}" type="presParOf" srcId="{1557D390-94B4-4FB0-B3D6-91B8C192238D}" destId="{3845B6D6-53F1-4E91-BD1C-B51A25E22ACC}" srcOrd="0" destOrd="0" presId="urn:microsoft.com/office/officeart/2005/8/layout/orgChart1"/>
    <dgm:cxn modelId="{BFE39740-F21B-4B78-B0EA-07001C24EB77}" type="presParOf" srcId="{1557D390-94B4-4FB0-B3D6-91B8C192238D}" destId="{B520E003-1AA8-449A-91FC-A69EECCD9C6A}" srcOrd="1" destOrd="0" presId="urn:microsoft.com/office/officeart/2005/8/layout/orgChart1"/>
    <dgm:cxn modelId="{09953F7A-2EE1-47A8-A105-651CA3898D37}" type="presParOf" srcId="{B520E003-1AA8-449A-91FC-A69EECCD9C6A}" destId="{9088AF74-C532-437F-AFCF-646090AA6A9B}" srcOrd="0" destOrd="0" presId="urn:microsoft.com/office/officeart/2005/8/layout/orgChart1"/>
    <dgm:cxn modelId="{4961FAE7-943D-406B-8DDE-445B24BFDEB7}" type="presParOf" srcId="{9088AF74-C532-437F-AFCF-646090AA6A9B}" destId="{9B4D3DD8-2ECA-4160-A972-8541CB15D2CC}" srcOrd="0" destOrd="0" presId="urn:microsoft.com/office/officeart/2005/8/layout/orgChart1"/>
    <dgm:cxn modelId="{735AFD63-D367-47C7-852B-22C3F248B7DA}" type="presParOf" srcId="{9088AF74-C532-437F-AFCF-646090AA6A9B}" destId="{2773D14E-2164-44CB-9807-FE94B53C77D7}" srcOrd="1" destOrd="0" presId="urn:microsoft.com/office/officeart/2005/8/layout/orgChart1"/>
    <dgm:cxn modelId="{720BAF0F-7AF3-4441-9FD4-F3918B46562A}" type="presParOf" srcId="{B520E003-1AA8-449A-91FC-A69EECCD9C6A}" destId="{65B7C509-A73B-42A5-B041-8B56E6CFE370}" srcOrd="1" destOrd="0" presId="urn:microsoft.com/office/officeart/2005/8/layout/orgChart1"/>
    <dgm:cxn modelId="{22B8E9DB-7D12-477A-B0AB-55A366E495E5}" type="presParOf" srcId="{B520E003-1AA8-449A-91FC-A69EECCD9C6A}" destId="{164B4895-E2D5-4AB9-94B8-CF94C2B410C5}" srcOrd="2" destOrd="0" presId="urn:microsoft.com/office/officeart/2005/8/layout/orgChart1"/>
    <dgm:cxn modelId="{9D1F7C4A-1897-4637-BBB0-C8398ADB0478}" type="presParOf" srcId="{F981C872-4CE2-412A-B39F-4A68C4D1B633}" destId="{ABEB0C56-B68F-48B6-B8D7-C39D9B928BDD}" srcOrd="2" destOrd="0" presId="urn:microsoft.com/office/officeart/2005/8/layout/orgChart1"/>
    <dgm:cxn modelId="{18E09AB2-636F-48E1-8204-D9CE56E7B965}" type="presParOf" srcId="{B3A45136-575D-4B00-8A31-6F4290FC66AC}" destId="{AA0ED55F-F224-4D43-A911-1D1F33F320D2}" srcOrd="2" destOrd="0" presId="urn:microsoft.com/office/officeart/2005/8/layout/orgChart1"/>
    <dgm:cxn modelId="{42BD5CA7-C8A0-4F75-A29F-14D2493DA5DD}" type="presParOf" srcId="{079C7742-C18D-41C9-9296-2AE559E3FF80}" destId="{91F3FEB1-1145-4724-8CD1-55685A13AFD9}" srcOrd="2" destOrd="0" presId="urn:microsoft.com/office/officeart/2005/8/layout/orgChart1"/>
    <dgm:cxn modelId="{F0DDCDAD-4E4F-4B99-B928-AE0A20BA3C69}" type="presParOf" srcId="{079C7742-C18D-41C9-9296-2AE559E3FF80}" destId="{5A85F7CA-47B9-4EC2-9387-3D69D68A214A}" srcOrd="3" destOrd="0" presId="urn:microsoft.com/office/officeart/2005/8/layout/orgChart1"/>
    <dgm:cxn modelId="{2DE4A1C1-732D-4F00-A828-A6B0F1C1890C}" type="presParOf" srcId="{5A85F7CA-47B9-4EC2-9387-3D69D68A214A}" destId="{CF062DAD-FB9C-4959-B497-716C1184A4A0}" srcOrd="0" destOrd="0" presId="urn:microsoft.com/office/officeart/2005/8/layout/orgChart1"/>
    <dgm:cxn modelId="{5C1BFF91-A97F-42B0-8FE1-A4477AE00645}" type="presParOf" srcId="{CF062DAD-FB9C-4959-B497-716C1184A4A0}" destId="{61F74602-5761-438C-861D-38D54B29934C}" srcOrd="0" destOrd="0" presId="urn:microsoft.com/office/officeart/2005/8/layout/orgChart1"/>
    <dgm:cxn modelId="{CC35A045-C487-4D59-B138-97D453070A45}" type="presParOf" srcId="{CF062DAD-FB9C-4959-B497-716C1184A4A0}" destId="{76C68D66-F95E-45BE-AC64-7C2C12C3DE01}" srcOrd="1" destOrd="0" presId="urn:microsoft.com/office/officeart/2005/8/layout/orgChart1"/>
    <dgm:cxn modelId="{A8B83779-0062-4E39-80DA-FD6B73DF18CA}" type="presParOf" srcId="{5A85F7CA-47B9-4EC2-9387-3D69D68A214A}" destId="{64EFF031-33DC-4C40-AE79-FF9526F7F355}" srcOrd="1" destOrd="0" presId="urn:microsoft.com/office/officeart/2005/8/layout/orgChart1"/>
    <dgm:cxn modelId="{39A06FDF-3EC9-4C32-95A6-2F91933D3C6D}" type="presParOf" srcId="{5A85F7CA-47B9-4EC2-9387-3D69D68A214A}" destId="{C4174E87-521C-411E-9185-596069649F3C}" srcOrd="2" destOrd="0" presId="urn:microsoft.com/office/officeart/2005/8/layout/orgChart1"/>
    <dgm:cxn modelId="{3BFA2678-0CC8-402C-8CB8-816D1946B352}" type="presParOf" srcId="{079C7742-C18D-41C9-9296-2AE559E3FF80}" destId="{E39F57C3-F64A-480D-B8C0-F72D62055663}" srcOrd="4" destOrd="0" presId="urn:microsoft.com/office/officeart/2005/8/layout/orgChart1"/>
    <dgm:cxn modelId="{0F28B510-E8B6-4B12-9225-AFD9FA266A73}" type="presParOf" srcId="{079C7742-C18D-41C9-9296-2AE559E3FF80}" destId="{7A94B881-3560-428C-8DDC-FA3AB53A9284}" srcOrd="5" destOrd="0" presId="urn:microsoft.com/office/officeart/2005/8/layout/orgChart1"/>
    <dgm:cxn modelId="{97F21287-EB57-48AB-8A80-98D81469A546}" type="presParOf" srcId="{7A94B881-3560-428C-8DDC-FA3AB53A9284}" destId="{18D6A304-A611-4C50-AE54-3719DA894BE8}" srcOrd="0" destOrd="0" presId="urn:microsoft.com/office/officeart/2005/8/layout/orgChart1"/>
    <dgm:cxn modelId="{D2D6663A-4229-4626-A88F-67EC08844F5B}" type="presParOf" srcId="{18D6A304-A611-4C50-AE54-3719DA894BE8}" destId="{9FA46B1C-04B3-4EF7-9DB1-7F7C9A881770}" srcOrd="0" destOrd="0" presId="urn:microsoft.com/office/officeart/2005/8/layout/orgChart1"/>
    <dgm:cxn modelId="{F45F76D8-F2DD-44F0-B41F-4A50945DD855}" type="presParOf" srcId="{18D6A304-A611-4C50-AE54-3719DA894BE8}" destId="{C22D4DDB-41C7-4B4E-B130-C8F7B5E86FA8}" srcOrd="1" destOrd="0" presId="urn:microsoft.com/office/officeart/2005/8/layout/orgChart1"/>
    <dgm:cxn modelId="{622FCBDB-4921-4CDC-A1F9-944AE1EB0DFD}" type="presParOf" srcId="{7A94B881-3560-428C-8DDC-FA3AB53A9284}" destId="{E357D862-944D-4B51-8C9B-5EE7435F0B84}" srcOrd="1" destOrd="0" presId="urn:microsoft.com/office/officeart/2005/8/layout/orgChart1"/>
    <dgm:cxn modelId="{69B0CF0B-81DD-4F5F-9FC3-658E62CFB5D6}" type="presParOf" srcId="{E357D862-944D-4B51-8C9B-5EE7435F0B84}" destId="{0AC97024-BFB5-4EB5-9BAF-80E4917201F9}" srcOrd="0" destOrd="0" presId="urn:microsoft.com/office/officeart/2005/8/layout/orgChart1"/>
    <dgm:cxn modelId="{A7D0E32D-8C66-46C6-8F2C-2D71BC36A3A9}" type="presParOf" srcId="{E357D862-944D-4B51-8C9B-5EE7435F0B84}" destId="{715FBB4F-F430-4EA0-9F61-DD59C8101C73}" srcOrd="1" destOrd="0" presId="urn:microsoft.com/office/officeart/2005/8/layout/orgChart1"/>
    <dgm:cxn modelId="{F6CC7CAB-8A26-447E-8195-8EDE04536848}" type="presParOf" srcId="{715FBB4F-F430-4EA0-9F61-DD59C8101C73}" destId="{06DA9F1E-EC02-4A2F-81D2-EB6BC7342951}" srcOrd="0" destOrd="0" presId="urn:microsoft.com/office/officeart/2005/8/layout/orgChart1"/>
    <dgm:cxn modelId="{C93F05BE-8718-41BC-B272-5FF80149CE79}" type="presParOf" srcId="{06DA9F1E-EC02-4A2F-81D2-EB6BC7342951}" destId="{2B6695B7-750E-44E5-B116-5C43AE634044}" srcOrd="0" destOrd="0" presId="urn:microsoft.com/office/officeart/2005/8/layout/orgChart1"/>
    <dgm:cxn modelId="{968BB0F4-186F-4264-B13C-A35D0C4A2528}" type="presParOf" srcId="{06DA9F1E-EC02-4A2F-81D2-EB6BC7342951}" destId="{C0BE02A3-6692-49CA-80A9-C5FCAE519882}" srcOrd="1" destOrd="0" presId="urn:microsoft.com/office/officeart/2005/8/layout/orgChart1"/>
    <dgm:cxn modelId="{662E1E1C-33BB-463A-88E4-C206B570EB69}" type="presParOf" srcId="{715FBB4F-F430-4EA0-9F61-DD59C8101C73}" destId="{BD04A1FB-660C-48E9-B812-5CF37AE27BE1}" srcOrd="1" destOrd="0" presId="urn:microsoft.com/office/officeart/2005/8/layout/orgChart1"/>
    <dgm:cxn modelId="{2C4413DB-C6E0-4CDD-B737-0AE2EE1BA924}" type="presParOf" srcId="{BD04A1FB-660C-48E9-B812-5CF37AE27BE1}" destId="{E3747F10-782A-4565-9D6F-B84738BF7028}" srcOrd="0" destOrd="0" presId="urn:microsoft.com/office/officeart/2005/8/layout/orgChart1"/>
    <dgm:cxn modelId="{C68222BD-A84D-46B2-9206-89CFB935C67E}" type="presParOf" srcId="{BD04A1FB-660C-48E9-B812-5CF37AE27BE1}" destId="{968D0654-548C-4AA9-B458-69FD2C82C77B}" srcOrd="1" destOrd="0" presId="urn:microsoft.com/office/officeart/2005/8/layout/orgChart1"/>
    <dgm:cxn modelId="{C2588D5E-DA54-4AC2-A2B1-01BE40467EF0}" type="presParOf" srcId="{968D0654-548C-4AA9-B458-69FD2C82C77B}" destId="{B7DC1C12-FEB2-4082-B2AF-04E93E7105EA}" srcOrd="0" destOrd="0" presId="urn:microsoft.com/office/officeart/2005/8/layout/orgChart1"/>
    <dgm:cxn modelId="{6A98E8DB-00BE-43A1-BA01-0CA9C79801A4}" type="presParOf" srcId="{B7DC1C12-FEB2-4082-B2AF-04E93E7105EA}" destId="{8549971A-377E-41EE-8E1F-8A2363D628FD}" srcOrd="0" destOrd="0" presId="urn:microsoft.com/office/officeart/2005/8/layout/orgChart1"/>
    <dgm:cxn modelId="{F264253D-48C0-445D-8635-A0DEF8A398D0}" type="presParOf" srcId="{B7DC1C12-FEB2-4082-B2AF-04E93E7105EA}" destId="{C354EA22-910D-45AB-A4F2-6514DE742C7E}" srcOrd="1" destOrd="0" presId="urn:microsoft.com/office/officeart/2005/8/layout/orgChart1"/>
    <dgm:cxn modelId="{441AD7D6-FA82-4B6A-9166-34F6C789260F}" type="presParOf" srcId="{968D0654-548C-4AA9-B458-69FD2C82C77B}" destId="{0C916B7E-AB23-4EC4-A4E0-01C5158CF0BF}" srcOrd="1" destOrd="0" presId="urn:microsoft.com/office/officeart/2005/8/layout/orgChart1"/>
    <dgm:cxn modelId="{F98AC44B-80EA-4EF3-93E5-E3AB10BD8D2A}" type="presParOf" srcId="{968D0654-548C-4AA9-B458-69FD2C82C77B}" destId="{B6E48B1F-DF81-4B9C-AEC2-AEB80B049519}" srcOrd="2" destOrd="0" presId="urn:microsoft.com/office/officeart/2005/8/layout/orgChart1"/>
    <dgm:cxn modelId="{388D3CC3-0579-46E8-BFFC-E0A9905C70BF}" type="presParOf" srcId="{715FBB4F-F430-4EA0-9F61-DD59C8101C73}" destId="{13B68F26-FC9E-4D24-8199-B2C99CEC1430}" srcOrd="2" destOrd="0" presId="urn:microsoft.com/office/officeart/2005/8/layout/orgChart1"/>
    <dgm:cxn modelId="{36ACA321-1FF4-4107-97E7-3F889D180B8C}" type="presParOf" srcId="{E357D862-944D-4B51-8C9B-5EE7435F0B84}" destId="{A15E1D3E-349A-46E6-8DD6-43C2A1A665C6}" srcOrd="2" destOrd="0" presId="urn:microsoft.com/office/officeart/2005/8/layout/orgChart1"/>
    <dgm:cxn modelId="{D90DEE57-1E54-4A74-B4FE-0ED3F4FC3799}" type="presParOf" srcId="{E357D862-944D-4B51-8C9B-5EE7435F0B84}" destId="{E1992D43-DEA8-4C1E-927C-2C68CDF4184C}" srcOrd="3" destOrd="0" presId="urn:microsoft.com/office/officeart/2005/8/layout/orgChart1"/>
    <dgm:cxn modelId="{BFE4E425-4B8E-4689-8051-046FFE969AC4}" type="presParOf" srcId="{E1992D43-DEA8-4C1E-927C-2C68CDF4184C}" destId="{6FFDDF1D-5041-4D1B-A62B-166A21285A92}" srcOrd="0" destOrd="0" presId="urn:microsoft.com/office/officeart/2005/8/layout/orgChart1"/>
    <dgm:cxn modelId="{E5A8E70A-09EE-401C-8B73-ADEE56C5DFB5}" type="presParOf" srcId="{6FFDDF1D-5041-4D1B-A62B-166A21285A92}" destId="{07A0E118-BC3D-48A0-A86B-75887E11497C}" srcOrd="0" destOrd="0" presId="urn:microsoft.com/office/officeart/2005/8/layout/orgChart1"/>
    <dgm:cxn modelId="{F57F9FCD-C76F-4270-BCF9-EF3402D5A12C}" type="presParOf" srcId="{6FFDDF1D-5041-4D1B-A62B-166A21285A92}" destId="{D7D907F5-3905-4F9C-85ED-B27C849942AA}" srcOrd="1" destOrd="0" presId="urn:microsoft.com/office/officeart/2005/8/layout/orgChart1"/>
    <dgm:cxn modelId="{3E3AEB26-3507-4E00-A764-AE39D850C86C}" type="presParOf" srcId="{E1992D43-DEA8-4C1E-927C-2C68CDF4184C}" destId="{883B26E2-337A-41C6-A633-F76BE8FE7617}" srcOrd="1" destOrd="0" presId="urn:microsoft.com/office/officeart/2005/8/layout/orgChart1"/>
    <dgm:cxn modelId="{E096044F-8DF1-4DF9-BE78-5F8B292C01C3}" type="presParOf" srcId="{883B26E2-337A-41C6-A633-F76BE8FE7617}" destId="{00CC0699-70B1-4272-AF3D-65C6EC6EDD49}" srcOrd="0" destOrd="0" presId="urn:microsoft.com/office/officeart/2005/8/layout/orgChart1"/>
    <dgm:cxn modelId="{F05E109C-6955-44AE-87C4-99DA6B20FBC7}" type="presParOf" srcId="{883B26E2-337A-41C6-A633-F76BE8FE7617}" destId="{C71852CF-3586-4570-B11E-6D593F43FE0D}" srcOrd="1" destOrd="0" presId="urn:microsoft.com/office/officeart/2005/8/layout/orgChart1"/>
    <dgm:cxn modelId="{5BE4621B-FFF4-4541-B1C9-F3342797A97F}" type="presParOf" srcId="{C71852CF-3586-4570-B11E-6D593F43FE0D}" destId="{EB02FD4B-0BB2-4E61-A8A3-A161634C20EA}" srcOrd="0" destOrd="0" presId="urn:microsoft.com/office/officeart/2005/8/layout/orgChart1"/>
    <dgm:cxn modelId="{B8CE1286-C747-4C3E-9833-25F20AA54394}" type="presParOf" srcId="{EB02FD4B-0BB2-4E61-A8A3-A161634C20EA}" destId="{BAC1B216-1E03-4AFB-A082-BC77927A6C42}" srcOrd="0" destOrd="0" presId="urn:microsoft.com/office/officeart/2005/8/layout/orgChart1"/>
    <dgm:cxn modelId="{B969B61C-8774-489B-B121-F818C729C8CB}" type="presParOf" srcId="{EB02FD4B-0BB2-4E61-A8A3-A161634C20EA}" destId="{97AF5592-792F-4644-8407-5EAB26AA81B4}" srcOrd="1" destOrd="0" presId="urn:microsoft.com/office/officeart/2005/8/layout/orgChart1"/>
    <dgm:cxn modelId="{2F3899E1-07F5-4078-879C-2A2846A9BCA8}" type="presParOf" srcId="{C71852CF-3586-4570-B11E-6D593F43FE0D}" destId="{E9974E48-CD14-4730-996D-F65560CC4D69}" srcOrd="1" destOrd="0" presId="urn:microsoft.com/office/officeart/2005/8/layout/orgChart1"/>
    <dgm:cxn modelId="{DF08836D-680F-47DE-A003-430E984E5600}" type="presParOf" srcId="{C71852CF-3586-4570-B11E-6D593F43FE0D}" destId="{43DB30FA-B5DC-4077-A177-42E8468DFFB4}" srcOrd="2" destOrd="0" presId="urn:microsoft.com/office/officeart/2005/8/layout/orgChart1"/>
    <dgm:cxn modelId="{45824028-B954-48E6-A21B-8F269A9F0438}" type="presParOf" srcId="{E1992D43-DEA8-4C1E-927C-2C68CDF4184C}" destId="{BFEF812A-0E3F-4478-8E71-F5B15BB78829}" srcOrd="2" destOrd="0" presId="urn:microsoft.com/office/officeart/2005/8/layout/orgChart1"/>
    <dgm:cxn modelId="{022C0E40-979C-4821-9024-BE817B94BB24}" type="presParOf" srcId="{7A94B881-3560-428C-8DDC-FA3AB53A9284}" destId="{867CFC60-8C0E-4C89-8389-A4D99B1E3C09}" srcOrd="2" destOrd="0" presId="urn:microsoft.com/office/officeart/2005/8/layout/orgChart1"/>
    <dgm:cxn modelId="{12740E38-4769-45A8-BCEF-910AE533D9E2}" type="presParOf" srcId="{27CD164A-8536-42AA-9EF3-825E45DF0235}" destId="{6368E58D-8865-4C8F-8AD6-E179D62EE07D}" srcOrd="2" destOrd="0" presId="urn:microsoft.com/office/officeart/2005/8/layout/orgChart1"/>
    <dgm:cxn modelId="{0DEFDB04-6C04-4995-9886-F7053E945F77}" type="presParOf" srcId="{DA705ED8-ED5F-4622-8C93-7F8655205716}" destId="{309434C6-E5B3-4EBE-B313-726225A3B19A}" srcOrd="2" destOrd="0" presId="urn:microsoft.com/office/officeart/2005/8/layout/orgChart1"/>
    <dgm:cxn modelId="{036C4A5B-0C16-46FF-83CC-EC3C35AEDAA6}" type="presParOf" srcId="{FA0EC8A0-D7E8-40D0-9484-4CE4494A0814}" destId="{238BC3EC-C076-4EF9-84E1-BE5925654C79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6" minVer="http://schemas.openxmlformats.org/drawingml/2006/diagram"/>
    </a:ext>
  </dgm:extLst>
</dgm:dataModel>
</file>

<file path=word/diagrams/data3.xml><?xml version="1.0" encoding="utf-8"?>
<dgm:dataModel xmlns:dgm="http://schemas.openxmlformats.org/drawingml/2006/diagram" xmlns:a="http://schemas.openxmlformats.org/drawingml/2006/main">
  <dgm:ptLst>
    <dgm:pt modelId="{FCD74765-AC59-47CC-B7EC-2D2768B86157}" type="doc">
      <dgm:prSet loTypeId="urn:microsoft.com/office/officeart/2005/8/layout/orgChart1" loCatId="hierarchy" qsTypeId="urn:microsoft.com/office/officeart/2005/8/quickstyle/simple1" qsCatId="simple" csTypeId="urn:microsoft.com/office/officeart/2005/8/colors/accent3_1" csCatId="accent3" phldr="1"/>
      <dgm:spPr/>
      <dgm:t>
        <a:bodyPr/>
        <a:lstStyle/>
        <a:p>
          <a:endParaRPr lang="en-GB"/>
        </a:p>
      </dgm:t>
    </dgm:pt>
    <dgm:pt modelId="{7B3868D6-D2BE-49F6-887E-AA9FEDF697A0}">
      <dgm:prSet phldrT="[Text]"/>
      <dgm:spPr/>
      <dgm:t>
        <a:bodyPr/>
        <a:lstStyle/>
        <a:p>
          <a:r>
            <a:rPr lang="en-GB" dirty="0"/>
            <a:t>n=17755</a:t>
          </a:r>
        </a:p>
      </dgm:t>
    </dgm:pt>
    <dgm:pt modelId="{93D2F7F5-5B50-4E12-9F13-1CE0D8A9B03C}" type="parTrans" cxnId="{F2893168-E53C-4602-97E2-78F0DBCBDE67}">
      <dgm:prSet/>
      <dgm:spPr/>
      <dgm:t>
        <a:bodyPr/>
        <a:lstStyle/>
        <a:p>
          <a:endParaRPr lang="en-GB"/>
        </a:p>
      </dgm:t>
    </dgm:pt>
    <dgm:pt modelId="{23396168-F920-4E89-ADC7-815ED20B9269}" type="sibTrans" cxnId="{F2893168-E53C-4602-97E2-78F0DBCBDE67}">
      <dgm:prSet/>
      <dgm:spPr/>
      <dgm:t>
        <a:bodyPr/>
        <a:lstStyle/>
        <a:p>
          <a:endParaRPr lang="en-GB"/>
        </a:p>
      </dgm:t>
    </dgm:pt>
    <dgm:pt modelId="{5B9E059D-2BA4-4210-B00F-5CB0456086E0}">
      <dgm:prSet phldrT="[Text]"/>
      <dgm:spPr/>
      <dgm:t>
        <a:bodyPr/>
        <a:lstStyle/>
        <a:p>
          <a:r>
            <a:rPr lang="en-GB" dirty="0"/>
            <a:t>n=269, pattern 5 OCB</a:t>
          </a:r>
        </a:p>
      </dgm:t>
    </dgm:pt>
    <dgm:pt modelId="{CAAF0532-F7FD-4E5B-A589-46FCC36D2969}" type="parTrans" cxnId="{5265A8A8-4DCA-4BD6-A553-0DF0BFCC4F1B}">
      <dgm:prSet/>
      <dgm:spPr/>
      <dgm:t>
        <a:bodyPr/>
        <a:lstStyle/>
        <a:p>
          <a:endParaRPr lang="en-GB"/>
        </a:p>
      </dgm:t>
    </dgm:pt>
    <dgm:pt modelId="{E19FE396-B1C5-4C71-A9A2-2055FCB156CD}" type="sibTrans" cxnId="{5265A8A8-4DCA-4BD6-A553-0DF0BFCC4F1B}">
      <dgm:prSet/>
      <dgm:spPr/>
      <dgm:t>
        <a:bodyPr/>
        <a:lstStyle/>
        <a:p>
          <a:endParaRPr lang="en-GB"/>
        </a:p>
      </dgm:t>
    </dgm:pt>
    <dgm:pt modelId="{A5BCF877-7458-48D9-8007-2AA6F1480A62}">
      <dgm:prSet phldrT="[Text]"/>
      <dgm:spPr/>
      <dgm:t>
        <a:bodyPr/>
        <a:lstStyle/>
        <a:p>
          <a:r>
            <a:rPr lang="en-GB" dirty="0"/>
            <a:t>n=106, available for analysis</a:t>
          </a:r>
        </a:p>
      </dgm:t>
    </dgm:pt>
    <dgm:pt modelId="{45C73445-8EFD-4972-B25B-71AA2E9B7A7E}" type="parTrans" cxnId="{414D42DF-FF92-4347-A39E-F9A8D0F048F4}">
      <dgm:prSet/>
      <dgm:spPr/>
      <dgm:t>
        <a:bodyPr/>
        <a:lstStyle/>
        <a:p>
          <a:endParaRPr lang="en-GB"/>
        </a:p>
      </dgm:t>
    </dgm:pt>
    <dgm:pt modelId="{F5153CDE-4BD2-457F-A073-615639A7FFBC}" type="sibTrans" cxnId="{414D42DF-FF92-4347-A39E-F9A8D0F048F4}">
      <dgm:prSet/>
      <dgm:spPr/>
      <dgm:t>
        <a:bodyPr/>
        <a:lstStyle/>
        <a:p>
          <a:endParaRPr lang="en-GB"/>
        </a:p>
      </dgm:t>
    </dgm:pt>
    <dgm:pt modelId="{6A323ED0-E97B-4B2A-8877-D08CB6C37CF7}">
      <dgm:prSet phldrT="[Text]"/>
      <dgm:spPr/>
      <dgm:t>
        <a:bodyPr/>
        <a:lstStyle/>
        <a:p>
          <a:r>
            <a:rPr lang="en-GB" dirty="0"/>
            <a:t>n=18 pattern 5 + 2 OCB</a:t>
          </a:r>
        </a:p>
      </dgm:t>
    </dgm:pt>
    <dgm:pt modelId="{72B970A4-14C6-4AE7-AF14-40918CEC380C}" type="parTrans" cxnId="{DB95EB1B-0947-4440-B8BD-82B671D39548}">
      <dgm:prSet/>
      <dgm:spPr/>
      <dgm:t>
        <a:bodyPr/>
        <a:lstStyle/>
        <a:p>
          <a:endParaRPr lang="en-GB"/>
        </a:p>
      </dgm:t>
    </dgm:pt>
    <dgm:pt modelId="{7C6310CC-BE66-4146-BB85-6EB9A404F5C5}" type="sibTrans" cxnId="{DB95EB1B-0947-4440-B8BD-82B671D39548}">
      <dgm:prSet/>
      <dgm:spPr/>
      <dgm:t>
        <a:bodyPr/>
        <a:lstStyle/>
        <a:p>
          <a:endParaRPr lang="en-GB"/>
        </a:p>
      </dgm:t>
    </dgm:pt>
    <dgm:pt modelId="{93CDA62E-015D-4682-8A4E-AFD342F5DDF8}">
      <dgm:prSet phldrT="[Text]"/>
      <dgm:spPr/>
      <dgm:t>
        <a:bodyPr/>
        <a:lstStyle/>
        <a:p>
          <a:r>
            <a:rPr lang="en-GB" dirty="0"/>
            <a:t>n=80, pattern 5 OCB</a:t>
          </a:r>
        </a:p>
      </dgm:t>
    </dgm:pt>
    <dgm:pt modelId="{0159A6CE-62AA-494C-8E49-CCF8A57FAE22}" type="parTrans" cxnId="{C1C872A2-7495-4A5C-BFCF-ED2236FD9956}">
      <dgm:prSet/>
      <dgm:spPr/>
      <dgm:t>
        <a:bodyPr/>
        <a:lstStyle/>
        <a:p>
          <a:endParaRPr lang="en-GB"/>
        </a:p>
      </dgm:t>
    </dgm:pt>
    <dgm:pt modelId="{791F0237-A8FF-4DDE-B9A9-26C4F3A83C5C}" type="sibTrans" cxnId="{C1C872A2-7495-4A5C-BFCF-ED2236FD9956}">
      <dgm:prSet/>
      <dgm:spPr/>
      <dgm:t>
        <a:bodyPr/>
        <a:lstStyle/>
        <a:p>
          <a:endParaRPr lang="en-GB"/>
        </a:p>
      </dgm:t>
    </dgm:pt>
    <dgm:pt modelId="{066D68F7-BCCD-4B9A-889A-880FB191162B}">
      <dgm:prSet phldrT="[Text]"/>
      <dgm:spPr/>
      <dgm:t>
        <a:bodyPr/>
        <a:lstStyle/>
        <a:p>
          <a:r>
            <a:rPr lang="en-GB" dirty="0"/>
            <a:t>n=10 FLCK Index &gt; 6.6</a:t>
          </a:r>
        </a:p>
      </dgm:t>
    </dgm:pt>
    <dgm:pt modelId="{5194F331-1398-49EF-A573-297AB8AA1022}" type="parTrans" cxnId="{293F3DB8-94BD-44A1-95FF-A1AFC50C3C52}">
      <dgm:prSet/>
      <dgm:spPr/>
      <dgm:t>
        <a:bodyPr/>
        <a:lstStyle/>
        <a:p>
          <a:endParaRPr lang="en-GB"/>
        </a:p>
      </dgm:t>
    </dgm:pt>
    <dgm:pt modelId="{D85FB5E5-9225-43F8-B31D-E5D62BAC0C56}" type="sibTrans" cxnId="{293F3DB8-94BD-44A1-95FF-A1AFC50C3C52}">
      <dgm:prSet/>
      <dgm:spPr/>
      <dgm:t>
        <a:bodyPr/>
        <a:lstStyle/>
        <a:p>
          <a:endParaRPr lang="en-GB"/>
        </a:p>
      </dgm:t>
    </dgm:pt>
    <dgm:pt modelId="{66682378-6C7E-47F8-A253-D493D8D2F15A}">
      <dgm:prSet phldrT="[Text]"/>
      <dgm:spPr/>
      <dgm:t>
        <a:bodyPr/>
        <a:lstStyle/>
        <a:p>
          <a:r>
            <a:rPr lang="en-GB" dirty="0"/>
            <a:t>n=8 FLCK Index &lt; 6.6</a:t>
          </a:r>
        </a:p>
      </dgm:t>
    </dgm:pt>
    <dgm:pt modelId="{B0D8E7F6-C531-498B-961E-4675A5E3AC68}" type="parTrans" cxnId="{CA2B3104-5673-4613-BB6A-78CA346D21A8}">
      <dgm:prSet/>
      <dgm:spPr/>
      <dgm:t>
        <a:bodyPr/>
        <a:lstStyle/>
        <a:p>
          <a:endParaRPr lang="en-GB"/>
        </a:p>
      </dgm:t>
    </dgm:pt>
    <dgm:pt modelId="{E648638D-220D-4732-808E-C9635CFF8D21}" type="sibTrans" cxnId="{CA2B3104-5673-4613-BB6A-78CA346D21A8}">
      <dgm:prSet/>
      <dgm:spPr/>
      <dgm:t>
        <a:bodyPr/>
        <a:lstStyle/>
        <a:p>
          <a:endParaRPr lang="en-GB"/>
        </a:p>
      </dgm:t>
    </dgm:pt>
    <dgm:pt modelId="{3C39AEEF-332D-4B36-B783-D4384EED7A92}">
      <dgm:prSet phldrT="[Text]"/>
      <dgm:spPr/>
      <dgm:t>
        <a:bodyPr/>
        <a:lstStyle/>
        <a:p>
          <a:r>
            <a:rPr lang="en-GB" dirty="0"/>
            <a:t>n=1, FLCK serum &gt; reference range</a:t>
          </a:r>
        </a:p>
      </dgm:t>
    </dgm:pt>
    <dgm:pt modelId="{94A390F1-B5DB-4C7C-8D0F-396BD847EFC8}" type="parTrans" cxnId="{663E96FF-3477-4AA2-A904-22F729430016}">
      <dgm:prSet/>
      <dgm:spPr/>
      <dgm:t>
        <a:bodyPr/>
        <a:lstStyle/>
        <a:p>
          <a:endParaRPr lang="en-GB"/>
        </a:p>
      </dgm:t>
    </dgm:pt>
    <dgm:pt modelId="{033FBA75-49BE-442E-806B-5AA1B0DAF76A}" type="sibTrans" cxnId="{663E96FF-3477-4AA2-A904-22F729430016}">
      <dgm:prSet/>
      <dgm:spPr/>
      <dgm:t>
        <a:bodyPr/>
        <a:lstStyle/>
        <a:p>
          <a:endParaRPr lang="en-GB"/>
        </a:p>
      </dgm:t>
    </dgm:pt>
    <dgm:pt modelId="{0ED6B500-9C27-4F16-894F-B22FA3F2DF52}">
      <dgm:prSet phldrT="[Text]"/>
      <dgm:spPr/>
      <dgm:t>
        <a:bodyPr/>
        <a:lstStyle/>
        <a:p>
          <a:r>
            <a:rPr lang="en-GB" dirty="0"/>
            <a:t>n=5, FLCK Index &gt; 6.1</a:t>
          </a:r>
        </a:p>
      </dgm:t>
    </dgm:pt>
    <dgm:pt modelId="{EEAEEE00-237D-4D02-BDC1-60171E4CCB9A}" type="parTrans" cxnId="{20D30382-D6A2-49A8-9605-A57F38BD528F}">
      <dgm:prSet/>
      <dgm:spPr/>
      <dgm:t>
        <a:bodyPr/>
        <a:lstStyle/>
        <a:p>
          <a:endParaRPr lang="en-GB"/>
        </a:p>
      </dgm:t>
    </dgm:pt>
    <dgm:pt modelId="{F6ECDBCC-6FA8-4C00-B83E-9487C7E5ED99}" type="sibTrans" cxnId="{20D30382-D6A2-49A8-9605-A57F38BD528F}">
      <dgm:prSet/>
      <dgm:spPr/>
      <dgm:t>
        <a:bodyPr/>
        <a:lstStyle/>
        <a:p>
          <a:endParaRPr lang="en-GB"/>
        </a:p>
      </dgm:t>
    </dgm:pt>
    <dgm:pt modelId="{48840935-A481-4295-9359-6D88E3A73180}">
      <dgm:prSet phldrT="[Text]"/>
      <dgm:spPr/>
      <dgm:t>
        <a:bodyPr/>
        <a:lstStyle/>
        <a:p>
          <a:r>
            <a:rPr lang="en-GB" dirty="0"/>
            <a:t>n=75, FLCK Index &lt; 6.1</a:t>
          </a:r>
        </a:p>
      </dgm:t>
    </dgm:pt>
    <dgm:pt modelId="{5EF644A8-EF31-403F-A1A5-F448D4B07852}" type="parTrans" cxnId="{E9DBF2DD-2D67-4396-A1E4-60A14664EF39}">
      <dgm:prSet/>
      <dgm:spPr/>
      <dgm:t>
        <a:bodyPr/>
        <a:lstStyle/>
        <a:p>
          <a:endParaRPr lang="en-GB"/>
        </a:p>
      </dgm:t>
    </dgm:pt>
    <dgm:pt modelId="{F521FCE2-234F-42AA-B4E4-C999C5703D7F}" type="sibTrans" cxnId="{E9DBF2DD-2D67-4396-A1E4-60A14664EF39}">
      <dgm:prSet/>
      <dgm:spPr/>
      <dgm:t>
        <a:bodyPr/>
        <a:lstStyle/>
        <a:p>
          <a:endParaRPr lang="en-GB"/>
        </a:p>
      </dgm:t>
    </dgm:pt>
    <dgm:pt modelId="{E503B8FF-6D5A-43DF-9BF7-1051316C9BF3}">
      <dgm:prSet phldrT="[Text]"/>
      <dgm:spPr/>
      <dgm:t>
        <a:bodyPr/>
        <a:lstStyle/>
        <a:p>
          <a:r>
            <a:rPr lang="en-GB" dirty="0"/>
            <a:t>n=8, blood contamination</a:t>
          </a:r>
        </a:p>
      </dgm:t>
    </dgm:pt>
    <dgm:pt modelId="{ECE94BD1-E51A-432D-A228-793F04BABD50}" type="sibTrans" cxnId="{98048234-3778-4156-80CC-67A70FA963F9}">
      <dgm:prSet/>
      <dgm:spPr/>
      <dgm:t>
        <a:bodyPr/>
        <a:lstStyle/>
        <a:p>
          <a:endParaRPr lang="en-GB"/>
        </a:p>
      </dgm:t>
    </dgm:pt>
    <dgm:pt modelId="{73BED401-6843-42B8-9437-8032C5356FA1}" type="parTrans" cxnId="{98048234-3778-4156-80CC-67A70FA963F9}">
      <dgm:prSet/>
      <dgm:spPr/>
      <dgm:t>
        <a:bodyPr/>
        <a:lstStyle/>
        <a:p>
          <a:endParaRPr lang="en-GB"/>
        </a:p>
      </dgm:t>
    </dgm:pt>
    <dgm:pt modelId="{DE1484D6-07D1-4754-BF07-C89FDD1B944E}">
      <dgm:prSet phldrT="[Text]"/>
      <dgm:spPr/>
      <dgm:t>
        <a:bodyPr/>
        <a:lstStyle/>
        <a:p>
          <a:r>
            <a:rPr lang="en-GB" dirty="0"/>
            <a:t>n=1 IgM IF &gt; 0%</a:t>
          </a:r>
        </a:p>
      </dgm:t>
    </dgm:pt>
    <dgm:pt modelId="{0BE3B387-E304-4749-B184-5C52690781B7}" type="parTrans" cxnId="{659D8297-2E0B-455F-8E90-9D49770572CE}">
      <dgm:prSet/>
      <dgm:spPr/>
      <dgm:t>
        <a:bodyPr/>
        <a:lstStyle/>
        <a:p>
          <a:endParaRPr lang="de-DE"/>
        </a:p>
      </dgm:t>
    </dgm:pt>
    <dgm:pt modelId="{D0C0E256-5A5E-4EBA-8DB4-3C6D24BAC0DE}" type="sibTrans" cxnId="{659D8297-2E0B-455F-8E90-9D49770572CE}">
      <dgm:prSet/>
      <dgm:spPr/>
      <dgm:t>
        <a:bodyPr/>
        <a:lstStyle/>
        <a:p>
          <a:endParaRPr lang="de-DE"/>
        </a:p>
      </dgm:t>
    </dgm:pt>
    <dgm:pt modelId="{1139E557-8AAF-499B-B35A-9100EB8A4630}">
      <dgm:prSet phldrT="[Text]"/>
      <dgm:spPr/>
      <dgm:t>
        <a:bodyPr/>
        <a:lstStyle/>
        <a:p>
          <a:r>
            <a:rPr lang="en-GB" dirty="0"/>
            <a:t>n=4 IgM IF &gt; 0%</a:t>
          </a:r>
        </a:p>
      </dgm:t>
    </dgm:pt>
    <dgm:pt modelId="{AE395A72-D58A-46BA-85A9-BA66793DC7A4}" type="parTrans" cxnId="{ACA5E1C3-001D-479A-9B07-9734C930EA96}">
      <dgm:prSet/>
      <dgm:spPr/>
      <dgm:t>
        <a:bodyPr/>
        <a:lstStyle/>
        <a:p>
          <a:endParaRPr lang="de-DE"/>
        </a:p>
      </dgm:t>
    </dgm:pt>
    <dgm:pt modelId="{2B931C3D-F285-46D8-8858-1A7E620A301C}" type="sibTrans" cxnId="{ACA5E1C3-001D-479A-9B07-9734C930EA96}">
      <dgm:prSet/>
      <dgm:spPr/>
      <dgm:t>
        <a:bodyPr/>
        <a:lstStyle/>
        <a:p>
          <a:endParaRPr lang="de-DE"/>
        </a:p>
      </dgm:t>
    </dgm:pt>
    <dgm:pt modelId="{F8B50161-871D-4E72-B210-16046312385D}" type="pres">
      <dgm:prSet presAssocID="{FCD74765-AC59-47CC-B7EC-2D2768B8615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FA0EC8A0-D7E8-40D0-9484-4CE4494A0814}" type="pres">
      <dgm:prSet presAssocID="{7B3868D6-D2BE-49F6-887E-AA9FEDF697A0}" presName="hierRoot1" presStyleCnt="0">
        <dgm:presLayoutVars>
          <dgm:hierBranch val="init"/>
        </dgm:presLayoutVars>
      </dgm:prSet>
      <dgm:spPr/>
    </dgm:pt>
    <dgm:pt modelId="{8DC38A8B-A088-42F9-B299-5A2A6BB28100}" type="pres">
      <dgm:prSet presAssocID="{7B3868D6-D2BE-49F6-887E-AA9FEDF697A0}" presName="rootComposite1" presStyleCnt="0"/>
      <dgm:spPr/>
    </dgm:pt>
    <dgm:pt modelId="{30A7FA52-32F6-4D61-9D22-0084A8E9B0FE}" type="pres">
      <dgm:prSet presAssocID="{7B3868D6-D2BE-49F6-887E-AA9FEDF697A0}" presName="rootText1" presStyleLbl="node0" presStyleIdx="0" presStyleCnt="1">
        <dgm:presLayoutVars>
          <dgm:chPref val="3"/>
        </dgm:presLayoutVars>
      </dgm:prSet>
      <dgm:spPr/>
    </dgm:pt>
    <dgm:pt modelId="{7374FA3C-3F56-4CB9-99BD-C66A1EC9FCE8}" type="pres">
      <dgm:prSet presAssocID="{7B3868D6-D2BE-49F6-887E-AA9FEDF697A0}" presName="rootConnector1" presStyleLbl="node1" presStyleIdx="0" presStyleCnt="0"/>
      <dgm:spPr/>
    </dgm:pt>
    <dgm:pt modelId="{23F21D2A-1B41-4D97-A02D-906D59F6B608}" type="pres">
      <dgm:prSet presAssocID="{7B3868D6-D2BE-49F6-887E-AA9FEDF697A0}" presName="hierChild2" presStyleCnt="0"/>
      <dgm:spPr/>
    </dgm:pt>
    <dgm:pt modelId="{705BD513-D3BA-499B-9EEB-810D512FDBD7}" type="pres">
      <dgm:prSet presAssocID="{CAAF0532-F7FD-4E5B-A589-46FCC36D2969}" presName="Name37" presStyleLbl="parChTrans1D2" presStyleIdx="0" presStyleCnt="1"/>
      <dgm:spPr/>
    </dgm:pt>
    <dgm:pt modelId="{DA705ED8-ED5F-4622-8C93-7F8655205716}" type="pres">
      <dgm:prSet presAssocID="{5B9E059D-2BA4-4210-B00F-5CB0456086E0}" presName="hierRoot2" presStyleCnt="0">
        <dgm:presLayoutVars>
          <dgm:hierBranch val="init"/>
        </dgm:presLayoutVars>
      </dgm:prSet>
      <dgm:spPr/>
    </dgm:pt>
    <dgm:pt modelId="{156B5D5B-C5A4-42EA-8352-58486FAFC3E4}" type="pres">
      <dgm:prSet presAssocID="{5B9E059D-2BA4-4210-B00F-5CB0456086E0}" presName="rootComposite" presStyleCnt="0"/>
      <dgm:spPr/>
    </dgm:pt>
    <dgm:pt modelId="{C1F814C9-18AA-434D-A789-8805DBC2F91C}" type="pres">
      <dgm:prSet presAssocID="{5B9E059D-2BA4-4210-B00F-5CB0456086E0}" presName="rootText" presStyleLbl="node2" presStyleIdx="0" presStyleCnt="1">
        <dgm:presLayoutVars>
          <dgm:chPref val="3"/>
        </dgm:presLayoutVars>
      </dgm:prSet>
      <dgm:spPr/>
    </dgm:pt>
    <dgm:pt modelId="{1BC6DBDA-2F19-4F1B-A269-2502CE4EBC70}" type="pres">
      <dgm:prSet presAssocID="{5B9E059D-2BA4-4210-B00F-5CB0456086E0}" presName="rootConnector" presStyleLbl="node2" presStyleIdx="0" presStyleCnt="1"/>
      <dgm:spPr/>
    </dgm:pt>
    <dgm:pt modelId="{29D75728-4C53-45BA-8F78-1C8054B3C6F7}" type="pres">
      <dgm:prSet presAssocID="{5B9E059D-2BA4-4210-B00F-5CB0456086E0}" presName="hierChild4" presStyleCnt="0"/>
      <dgm:spPr/>
    </dgm:pt>
    <dgm:pt modelId="{43B882C7-AF78-43BE-B2AF-76EEEDA10302}" type="pres">
      <dgm:prSet presAssocID="{45C73445-8EFD-4972-B25B-71AA2E9B7A7E}" presName="Name37" presStyleLbl="parChTrans1D3" presStyleIdx="0" presStyleCnt="1"/>
      <dgm:spPr/>
    </dgm:pt>
    <dgm:pt modelId="{27CD164A-8536-42AA-9EF3-825E45DF0235}" type="pres">
      <dgm:prSet presAssocID="{A5BCF877-7458-48D9-8007-2AA6F1480A62}" presName="hierRoot2" presStyleCnt="0">
        <dgm:presLayoutVars>
          <dgm:hierBranch val="init"/>
        </dgm:presLayoutVars>
      </dgm:prSet>
      <dgm:spPr/>
    </dgm:pt>
    <dgm:pt modelId="{0C736769-E820-4026-A49A-B94AD4313F25}" type="pres">
      <dgm:prSet presAssocID="{A5BCF877-7458-48D9-8007-2AA6F1480A62}" presName="rootComposite" presStyleCnt="0"/>
      <dgm:spPr/>
    </dgm:pt>
    <dgm:pt modelId="{1A84DC31-F1AA-400B-9777-FA9D501A6E29}" type="pres">
      <dgm:prSet presAssocID="{A5BCF877-7458-48D9-8007-2AA6F1480A62}" presName="rootText" presStyleLbl="node3" presStyleIdx="0" presStyleCnt="1">
        <dgm:presLayoutVars>
          <dgm:chPref val="3"/>
        </dgm:presLayoutVars>
      </dgm:prSet>
      <dgm:spPr/>
    </dgm:pt>
    <dgm:pt modelId="{7F043044-CA10-4A2F-91F3-83B3C30F7353}" type="pres">
      <dgm:prSet presAssocID="{A5BCF877-7458-48D9-8007-2AA6F1480A62}" presName="rootConnector" presStyleLbl="node3" presStyleIdx="0" presStyleCnt="1"/>
      <dgm:spPr/>
    </dgm:pt>
    <dgm:pt modelId="{079C7742-C18D-41C9-9296-2AE559E3FF80}" type="pres">
      <dgm:prSet presAssocID="{A5BCF877-7458-48D9-8007-2AA6F1480A62}" presName="hierChild4" presStyleCnt="0"/>
      <dgm:spPr/>
    </dgm:pt>
    <dgm:pt modelId="{270BFC5D-2DD9-42F1-B934-694E5BD89654}" type="pres">
      <dgm:prSet presAssocID="{72B970A4-14C6-4AE7-AF14-40918CEC380C}" presName="Name37" presStyleLbl="parChTrans1D4" presStyleIdx="0" presStyleCnt="10"/>
      <dgm:spPr/>
    </dgm:pt>
    <dgm:pt modelId="{B3A45136-575D-4B00-8A31-6F4290FC66AC}" type="pres">
      <dgm:prSet presAssocID="{6A323ED0-E97B-4B2A-8877-D08CB6C37CF7}" presName="hierRoot2" presStyleCnt="0">
        <dgm:presLayoutVars>
          <dgm:hierBranch val="init"/>
        </dgm:presLayoutVars>
      </dgm:prSet>
      <dgm:spPr/>
    </dgm:pt>
    <dgm:pt modelId="{2A5E84EC-89FC-44CA-B4D6-C4F5A9CF9BDA}" type="pres">
      <dgm:prSet presAssocID="{6A323ED0-E97B-4B2A-8877-D08CB6C37CF7}" presName="rootComposite" presStyleCnt="0"/>
      <dgm:spPr/>
    </dgm:pt>
    <dgm:pt modelId="{74CE4300-267B-4D2F-87EF-F12B96E83F1F}" type="pres">
      <dgm:prSet presAssocID="{6A323ED0-E97B-4B2A-8877-D08CB6C37CF7}" presName="rootText" presStyleLbl="node4" presStyleIdx="0" presStyleCnt="10">
        <dgm:presLayoutVars>
          <dgm:chPref val="3"/>
        </dgm:presLayoutVars>
      </dgm:prSet>
      <dgm:spPr/>
    </dgm:pt>
    <dgm:pt modelId="{5411A422-4404-47AB-A9CC-CAC47C8E385B}" type="pres">
      <dgm:prSet presAssocID="{6A323ED0-E97B-4B2A-8877-D08CB6C37CF7}" presName="rootConnector" presStyleLbl="node4" presStyleIdx="0" presStyleCnt="10"/>
      <dgm:spPr/>
    </dgm:pt>
    <dgm:pt modelId="{085C82D2-4ED9-4E10-A178-4F04E6A5FC58}" type="pres">
      <dgm:prSet presAssocID="{6A323ED0-E97B-4B2A-8877-D08CB6C37CF7}" presName="hierChild4" presStyleCnt="0"/>
      <dgm:spPr/>
    </dgm:pt>
    <dgm:pt modelId="{13AE2F88-D5AE-4EBD-BDEE-5ACAA1FAB3B0}" type="pres">
      <dgm:prSet presAssocID="{5194F331-1398-49EF-A573-297AB8AA1022}" presName="Name37" presStyleLbl="parChTrans1D4" presStyleIdx="1" presStyleCnt="10"/>
      <dgm:spPr/>
    </dgm:pt>
    <dgm:pt modelId="{A25FAAC7-8ED5-4654-B38D-080F7101AC0E}" type="pres">
      <dgm:prSet presAssocID="{066D68F7-BCCD-4B9A-889A-880FB191162B}" presName="hierRoot2" presStyleCnt="0">
        <dgm:presLayoutVars>
          <dgm:hierBranch val="init"/>
        </dgm:presLayoutVars>
      </dgm:prSet>
      <dgm:spPr/>
    </dgm:pt>
    <dgm:pt modelId="{4AF254EF-8E78-42CF-BC28-F5FEF179249D}" type="pres">
      <dgm:prSet presAssocID="{066D68F7-BCCD-4B9A-889A-880FB191162B}" presName="rootComposite" presStyleCnt="0"/>
      <dgm:spPr/>
    </dgm:pt>
    <dgm:pt modelId="{6E4B607B-AF8B-40EC-A55D-E7174446736F}" type="pres">
      <dgm:prSet presAssocID="{066D68F7-BCCD-4B9A-889A-880FB191162B}" presName="rootText" presStyleLbl="node4" presStyleIdx="1" presStyleCnt="10">
        <dgm:presLayoutVars>
          <dgm:chPref val="3"/>
        </dgm:presLayoutVars>
      </dgm:prSet>
      <dgm:spPr/>
    </dgm:pt>
    <dgm:pt modelId="{A067A94C-A6AB-49E0-8E02-92AE31F13C2E}" type="pres">
      <dgm:prSet presAssocID="{066D68F7-BCCD-4B9A-889A-880FB191162B}" presName="rootConnector" presStyleLbl="node4" presStyleIdx="1" presStyleCnt="10"/>
      <dgm:spPr/>
    </dgm:pt>
    <dgm:pt modelId="{DC06C084-F73E-4DDB-A599-94007FD570BA}" type="pres">
      <dgm:prSet presAssocID="{066D68F7-BCCD-4B9A-889A-880FB191162B}" presName="hierChild4" presStyleCnt="0"/>
      <dgm:spPr/>
    </dgm:pt>
    <dgm:pt modelId="{5655B751-A005-4B0F-819F-2FAA52063F85}" type="pres">
      <dgm:prSet presAssocID="{066D68F7-BCCD-4B9A-889A-880FB191162B}" presName="hierChild5" presStyleCnt="0"/>
      <dgm:spPr/>
    </dgm:pt>
    <dgm:pt modelId="{6F691FA1-F47C-402B-ACBF-6CD28A4687DC}" type="pres">
      <dgm:prSet presAssocID="{B0D8E7F6-C531-498B-961E-4675A5E3AC68}" presName="Name37" presStyleLbl="parChTrans1D4" presStyleIdx="2" presStyleCnt="10"/>
      <dgm:spPr/>
    </dgm:pt>
    <dgm:pt modelId="{F981C872-4CE2-412A-B39F-4A68C4D1B633}" type="pres">
      <dgm:prSet presAssocID="{66682378-6C7E-47F8-A253-D493D8D2F15A}" presName="hierRoot2" presStyleCnt="0">
        <dgm:presLayoutVars>
          <dgm:hierBranch val="init"/>
        </dgm:presLayoutVars>
      </dgm:prSet>
      <dgm:spPr/>
    </dgm:pt>
    <dgm:pt modelId="{36853AA6-10FD-4529-9D8B-F96645471CCB}" type="pres">
      <dgm:prSet presAssocID="{66682378-6C7E-47F8-A253-D493D8D2F15A}" presName="rootComposite" presStyleCnt="0"/>
      <dgm:spPr/>
    </dgm:pt>
    <dgm:pt modelId="{136DB65C-430A-4953-A252-F2DD6313C5AF}" type="pres">
      <dgm:prSet presAssocID="{66682378-6C7E-47F8-A253-D493D8D2F15A}" presName="rootText" presStyleLbl="node4" presStyleIdx="2" presStyleCnt="10">
        <dgm:presLayoutVars>
          <dgm:chPref val="3"/>
        </dgm:presLayoutVars>
      </dgm:prSet>
      <dgm:spPr/>
    </dgm:pt>
    <dgm:pt modelId="{42D748EE-3610-4759-8A0C-523AE41CB8DE}" type="pres">
      <dgm:prSet presAssocID="{66682378-6C7E-47F8-A253-D493D8D2F15A}" presName="rootConnector" presStyleLbl="node4" presStyleIdx="2" presStyleCnt="10"/>
      <dgm:spPr/>
    </dgm:pt>
    <dgm:pt modelId="{1557D390-94B4-4FB0-B3D6-91B8C192238D}" type="pres">
      <dgm:prSet presAssocID="{66682378-6C7E-47F8-A253-D493D8D2F15A}" presName="hierChild4" presStyleCnt="0"/>
      <dgm:spPr/>
    </dgm:pt>
    <dgm:pt modelId="{3845B6D6-53F1-4E91-BD1C-B51A25E22ACC}" type="pres">
      <dgm:prSet presAssocID="{94A390F1-B5DB-4C7C-8D0F-396BD847EFC8}" presName="Name37" presStyleLbl="parChTrans1D4" presStyleIdx="3" presStyleCnt="10"/>
      <dgm:spPr/>
    </dgm:pt>
    <dgm:pt modelId="{B520E003-1AA8-449A-91FC-A69EECCD9C6A}" type="pres">
      <dgm:prSet presAssocID="{3C39AEEF-332D-4B36-B783-D4384EED7A92}" presName="hierRoot2" presStyleCnt="0">
        <dgm:presLayoutVars>
          <dgm:hierBranch val="init"/>
        </dgm:presLayoutVars>
      </dgm:prSet>
      <dgm:spPr/>
    </dgm:pt>
    <dgm:pt modelId="{9088AF74-C532-437F-AFCF-646090AA6A9B}" type="pres">
      <dgm:prSet presAssocID="{3C39AEEF-332D-4B36-B783-D4384EED7A92}" presName="rootComposite" presStyleCnt="0"/>
      <dgm:spPr/>
    </dgm:pt>
    <dgm:pt modelId="{9B4D3DD8-2ECA-4160-A972-8541CB15D2CC}" type="pres">
      <dgm:prSet presAssocID="{3C39AEEF-332D-4B36-B783-D4384EED7A92}" presName="rootText" presStyleLbl="node4" presStyleIdx="3" presStyleCnt="10">
        <dgm:presLayoutVars>
          <dgm:chPref val="3"/>
        </dgm:presLayoutVars>
      </dgm:prSet>
      <dgm:spPr/>
    </dgm:pt>
    <dgm:pt modelId="{2773D14E-2164-44CB-9807-FE94B53C77D7}" type="pres">
      <dgm:prSet presAssocID="{3C39AEEF-332D-4B36-B783-D4384EED7A92}" presName="rootConnector" presStyleLbl="node4" presStyleIdx="3" presStyleCnt="10"/>
      <dgm:spPr/>
    </dgm:pt>
    <dgm:pt modelId="{65B7C509-A73B-42A5-B041-8B56E6CFE370}" type="pres">
      <dgm:prSet presAssocID="{3C39AEEF-332D-4B36-B783-D4384EED7A92}" presName="hierChild4" presStyleCnt="0"/>
      <dgm:spPr/>
    </dgm:pt>
    <dgm:pt modelId="{164B4895-E2D5-4AB9-94B8-CF94C2B410C5}" type="pres">
      <dgm:prSet presAssocID="{3C39AEEF-332D-4B36-B783-D4384EED7A92}" presName="hierChild5" presStyleCnt="0"/>
      <dgm:spPr/>
    </dgm:pt>
    <dgm:pt modelId="{ABEB0C56-B68F-48B6-B8D7-C39D9B928BDD}" type="pres">
      <dgm:prSet presAssocID="{66682378-6C7E-47F8-A253-D493D8D2F15A}" presName="hierChild5" presStyleCnt="0"/>
      <dgm:spPr/>
    </dgm:pt>
    <dgm:pt modelId="{AA0ED55F-F224-4D43-A911-1D1F33F320D2}" type="pres">
      <dgm:prSet presAssocID="{6A323ED0-E97B-4B2A-8877-D08CB6C37CF7}" presName="hierChild5" presStyleCnt="0"/>
      <dgm:spPr/>
    </dgm:pt>
    <dgm:pt modelId="{91F3FEB1-1145-4724-8CD1-55685A13AFD9}" type="pres">
      <dgm:prSet presAssocID="{73BED401-6843-42B8-9437-8032C5356FA1}" presName="Name37" presStyleLbl="parChTrans1D4" presStyleIdx="4" presStyleCnt="10"/>
      <dgm:spPr/>
    </dgm:pt>
    <dgm:pt modelId="{5A85F7CA-47B9-4EC2-9387-3D69D68A214A}" type="pres">
      <dgm:prSet presAssocID="{E503B8FF-6D5A-43DF-9BF7-1051316C9BF3}" presName="hierRoot2" presStyleCnt="0">
        <dgm:presLayoutVars>
          <dgm:hierBranch val="init"/>
        </dgm:presLayoutVars>
      </dgm:prSet>
      <dgm:spPr/>
    </dgm:pt>
    <dgm:pt modelId="{CF062DAD-FB9C-4959-B497-716C1184A4A0}" type="pres">
      <dgm:prSet presAssocID="{E503B8FF-6D5A-43DF-9BF7-1051316C9BF3}" presName="rootComposite" presStyleCnt="0"/>
      <dgm:spPr/>
    </dgm:pt>
    <dgm:pt modelId="{61F74602-5761-438C-861D-38D54B29934C}" type="pres">
      <dgm:prSet presAssocID="{E503B8FF-6D5A-43DF-9BF7-1051316C9BF3}" presName="rootText" presStyleLbl="node4" presStyleIdx="4" presStyleCnt="10">
        <dgm:presLayoutVars>
          <dgm:chPref val="3"/>
        </dgm:presLayoutVars>
      </dgm:prSet>
      <dgm:spPr/>
    </dgm:pt>
    <dgm:pt modelId="{76C68D66-F95E-45BE-AC64-7C2C12C3DE01}" type="pres">
      <dgm:prSet presAssocID="{E503B8FF-6D5A-43DF-9BF7-1051316C9BF3}" presName="rootConnector" presStyleLbl="node4" presStyleIdx="4" presStyleCnt="10"/>
      <dgm:spPr/>
    </dgm:pt>
    <dgm:pt modelId="{64EFF031-33DC-4C40-AE79-FF9526F7F355}" type="pres">
      <dgm:prSet presAssocID="{E503B8FF-6D5A-43DF-9BF7-1051316C9BF3}" presName="hierChild4" presStyleCnt="0"/>
      <dgm:spPr/>
    </dgm:pt>
    <dgm:pt modelId="{C4174E87-521C-411E-9185-596069649F3C}" type="pres">
      <dgm:prSet presAssocID="{E503B8FF-6D5A-43DF-9BF7-1051316C9BF3}" presName="hierChild5" presStyleCnt="0"/>
      <dgm:spPr/>
    </dgm:pt>
    <dgm:pt modelId="{E39F57C3-F64A-480D-B8C0-F72D62055663}" type="pres">
      <dgm:prSet presAssocID="{0159A6CE-62AA-494C-8E49-CCF8A57FAE22}" presName="Name37" presStyleLbl="parChTrans1D4" presStyleIdx="5" presStyleCnt="10"/>
      <dgm:spPr/>
    </dgm:pt>
    <dgm:pt modelId="{7A94B881-3560-428C-8DDC-FA3AB53A9284}" type="pres">
      <dgm:prSet presAssocID="{93CDA62E-015D-4682-8A4E-AFD342F5DDF8}" presName="hierRoot2" presStyleCnt="0">
        <dgm:presLayoutVars>
          <dgm:hierBranch val="init"/>
        </dgm:presLayoutVars>
      </dgm:prSet>
      <dgm:spPr/>
    </dgm:pt>
    <dgm:pt modelId="{18D6A304-A611-4C50-AE54-3719DA894BE8}" type="pres">
      <dgm:prSet presAssocID="{93CDA62E-015D-4682-8A4E-AFD342F5DDF8}" presName="rootComposite" presStyleCnt="0"/>
      <dgm:spPr/>
    </dgm:pt>
    <dgm:pt modelId="{9FA46B1C-04B3-4EF7-9DB1-7F7C9A881770}" type="pres">
      <dgm:prSet presAssocID="{93CDA62E-015D-4682-8A4E-AFD342F5DDF8}" presName="rootText" presStyleLbl="node4" presStyleIdx="5" presStyleCnt="10">
        <dgm:presLayoutVars>
          <dgm:chPref val="3"/>
        </dgm:presLayoutVars>
      </dgm:prSet>
      <dgm:spPr/>
    </dgm:pt>
    <dgm:pt modelId="{C22D4DDB-41C7-4B4E-B130-C8F7B5E86FA8}" type="pres">
      <dgm:prSet presAssocID="{93CDA62E-015D-4682-8A4E-AFD342F5DDF8}" presName="rootConnector" presStyleLbl="node4" presStyleIdx="5" presStyleCnt="10"/>
      <dgm:spPr/>
    </dgm:pt>
    <dgm:pt modelId="{E357D862-944D-4B51-8C9B-5EE7435F0B84}" type="pres">
      <dgm:prSet presAssocID="{93CDA62E-015D-4682-8A4E-AFD342F5DDF8}" presName="hierChild4" presStyleCnt="0"/>
      <dgm:spPr/>
    </dgm:pt>
    <dgm:pt modelId="{0AC97024-BFB5-4EB5-9BAF-80E4917201F9}" type="pres">
      <dgm:prSet presAssocID="{EEAEEE00-237D-4D02-BDC1-60171E4CCB9A}" presName="Name37" presStyleLbl="parChTrans1D4" presStyleIdx="6" presStyleCnt="10"/>
      <dgm:spPr/>
    </dgm:pt>
    <dgm:pt modelId="{715FBB4F-F430-4EA0-9F61-DD59C8101C73}" type="pres">
      <dgm:prSet presAssocID="{0ED6B500-9C27-4F16-894F-B22FA3F2DF52}" presName="hierRoot2" presStyleCnt="0">
        <dgm:presLayoutVars>
          <dgm:hierBranch val="init"/>
        </dgm:presLayoutVars>
      </dgm:prSet>
      <dgm:spPr/>
    </dgm:pt>
    <dgm:pt modelId="{06DA9F1E-EC02-4A2F-81D2-EB6BC7342951}" type="pres">
      <dgm:prSet presAssocID="{0ED6B500-9C27-4F16-894F-B22FA3F2DF52}" presName="rootComposite" presStyleCnt="0"/>
      <dgm:spPr/>
    </dgm:pt>
    <dgm:pt modelId="{2B6695B7-750E-44E5-B116-5C43AE634044}" type="pres">
      <dgm:prSet presAssocID="{0ED6B500-9C27-4F16-894F-B22FA3F2DF52}" presName="rootText" presStyleLbl="node4" presStyleIdx="6" presStyleCnt="10">
        <dgm:presLayoutVars>
          <dgm:chPref val="3"/>
        </dgm:presLayoutVars>
      </dgm:prSet>
      <dgm:spPr/>
    </dgm:pt>
    <dgm:pt modelId="{C0BE02A3-6692-49CA-80A9-C5FCAE519882}" type="pres">
      <dgm:prSet presAssocID="{0ED6B500-9C27-4F16-894F-B22FA3F2DF52}" presName="rootConnector" presStyleLbl="node4" presStyleIdx="6" presStyleCnt="10"/>
      <dgm:spPr/>
    </dgm:pt>
    <dgm:pt modelId="{BD04A1FB-660C-48E9-B812-5CF37AE27BE1}" type="pres">
      <dgm:prSet presAssocID="{0ED6B500-9C27-4F16-894F-B22FA3F2DF52}" presName="hierChild4" presStyleCnt="0"/>
      <dgm:spPr/>
    </dgm:pt>
    <dgm:pt modelId="{E3747F10-782A-4565-9D6F-B84738BF7028}" type="pres">
      <dgm:prSet presAssocID="{0BE3B387-E304-4749-B184-5C52690781B7}" presName="Name37" presStyleLbl="parChTrans1D4" presStyleIdx="7" presStyleCnt="10"/>
      <dgm:spPr/>
    </dgm:pt>
    <dgm:pt modelId="{968D0654-548C-4AA9-B458-69FD2C82C77B}" type="pres">
      <dgm:prSet presAssocID="{DE1484D6-07D1-4754-BF07-C89FDD1B944E}" presName="hierRoot2" presStyleCnt="0">
        <dgm:presLayoutVars>
          <dgm:hierBranch val="init"/>
        </dgm:presLayoutVars>
      </dgm:prSet>
      <dgm:spPr/>
    </dgm:pt>
    <dgm:pt modelId="{B7DC1C12-FEB2-4082-B2AF-04E93E7105EA}" type="pres">
      <dgm:prSet presAssocID="{DE1484D6-07D1-4754-BF07-C89FDD1B944E}" presName="rootComposite" presStyleCnt="0"/>
      <dgm:spPr/>
    </dgm:pt>
    <dgm:pt modelId="{8549971A-377E-41EE-8E1F-8A2363D628FD}" type="pres">
      <dgm:prSet presAssocID="{DE1484D6-07D1-4754-BF07-C89FDD1B944E}" presName="rootText" presStyleLbl="node4" presStyleIdx="7" presStyleCnt="10">
        <dgm:presLayoutVars>
          <dgm:chPref val="3"/>
        </dgm:presLayoutVars>
      </dgm:prSet>
      <dgm:spPr/>
    </dgm:pt>
    <dgm:pt modelId="{C354EA22-910D-45AB-A4F2-6514DE742C7E}" type="pres">
      <dgm:prSet presAssocID="{DE1484D6-07D1-4754-BF07-C89FDD1B944E}" presName="rootConnector" presStyleLbl="node4" presStyleIdx="7" presStyleCnt="10"/>
      <dgm:spPr/>
    </dgm:pt>
    <dgm:pt modelId="{0C916B7E-AB23-4EC4-A4E0-01C5158CF0BF}" type="pres">
      <dgm:prSet presAssocID="{DE1484D6-07D1-4754-BF07-C89FDD1B944E}" presName="hierChild4" presStyleCnt="0"/>
      <dgm:spPr/>
    </dgm:pt>
    <dgm:pt modelId="{B6E48B1F-DF81-4B9C-AEC2-AEB80B049519}" type="pres">
      <dgm:prSet presAssocID="{DE1484D6-07D1-4754-BF07-C89FDD1B944E}" presName="hierChild5" presStyleCnt="0"/>
      <dgm:spPr/>
    </dgm:pt>
    <dgm:pt modelId="{13B68F26-FC9E-4D24-8199-B2C99CEC1430}" type="pres">
      <dgm:prSet presAssocID="{0ED6B500-9C27-4F16-894F-B22FA3F2DF52}" presName="hierChild5" presStyleCnt="0"/>
      <dgm:spPr/>
    </dgm:pt>
    <dgm:pt modelId="{A15E1D3E-349A-46E6-8DD6-43C2A1A665C6}" type="pres">
      <dgm:prSet presAssocID="{5EF644A8-EF31-403F-A1A5-F448D4B07852}" presName="Name37" presStyleLbl="parChTrans1D4" presStyleIdx="8" presStyleCnt="10"/>
      <dgm:spPr/>
    </dgm:pt>
    <dgm:pt modelId="{E1992D43-DEA8-4C1E-927C-2C68CDF4184C}" type="pres">
      <dgm:prSet presAssocID="{48840935-A481-4295-9359-6D88E3A73180}" presName="hierRoot2" presStyleCnt="0">
        <dgm:presLayoutVars>
          <dgm:hierBranch val="init"/>
        </dgm:presLayoutVars>
      </dgm:prSet>
      <dgm:spPr/>
    </dgm:pt>
    <dgm:pt modelId="{6FFDDF1D-5041-4D1B-A62B-166A21285A92}" type="pres">
      <dgm:prSet presAssocID="{48840935-A481-4295-9359-6D88E3A73180}" presName="rootComposite" presStyleCnt="0"/>
      <dgm:spPr/>
    </dgm:pt>
    <dgm:pt modelId="{07A0E118-BC3D-48A0-A86B-75887E11497C}" type="pres">
      <dgm:prSet presAssocID="{48840935-A481-4295-9359-6D88E3A73180}" presName="rootText" presStyleLbl="node4" presStyleIdx="8" presStyleCnt="10">
        <dgm:presLayoutVars>
          <dgm:chPref val="3"/>
        </dgm:presLayoutVars>
      </dgm:prSet>
      <dgm:spPr/>
    </dgm:pt>
    <dgm:pt modelId="{D7D907F5-3905-4F9C-85ED-B27C849942AA}" type="pres">
      <dgm:prSet presAssocID="{48840935-A481-4295-9359-6D88E3A73180}" presName="rootConnector" presStyleLbl="node4" presStyleIdx="8" presStyleCnt="10"/>
      <dgm:spPr/>
    </dgm:pt>
    <dgm:pt modelId="{883B26E2-337A-41C6-A633-F76BE8FE7617}" type="pres">
      <dgm:prSet presAssocID="{48840935-A481-4295-9359-6D88E3A73180}" presName="hierChild4" presStyleCnt="0"/>
      <dgm:spPr/>
    </dgm:pt>
    <dgm:pt modelId="{00CC0699-70B1-4272-AF3D-65C6EC6EDD49}" type="pres">
      <dgm:prSet presAssocID="{AE395A72-D58A-46BA-85A9-BA66793DC7A4}" presName="Name37" presStyleLbl="parChTrans1D4" presStyleIdx="9" presStyleCnt="10"/>
      <dgm:spPr/>
    </dgm:pt>
    <dgm:pt modelId="{C71852CF-3586-4570-B11E-6D593F43FE0D}" type="pres">
      <dgm:prSet presAssocID="{1139E557-8AAF-499B-B35A-9100EB8A4630}" presName="hierRoot2" presStyleCnt="0">
        <dgm:presLayoutVars>
          <dgm:hierBranch val="init"/>
        </dgm:presLayoutVars>
      </dgm:prSet>
      <dgm:spPr/>
    </dgm:pt>
    <dgm:pt modelId="{EB02FD4B-0BB2-4E61-A8A3-A161634C20EA}" type="pres">
      <dgm:prSet presAssocID="{1139E557-8AAF-499B-B35A-9100EB8A4630}" presName="rootComposite" presStyleCnt="0"/>
      <dgm:spPr/>
    </dgm:pt>
    <dgm:pt modelId="{BAC1B216-1E03-4AFB-A082-BC77927A6C42}" type="pres">
      <dgm:prSet presAssocID="{1139E557-8AAF-499B-B35A-9100EB8A4630}" presName="rootText" presStyleLbl="node4" presStyleIdx="9" presStyleCnt="10">
        <dgm:presLayoutVars>
          <dgm:chPref val="3"/>
        </dgm:presLayoutVars>
      </dgm:prSet>
      <dgm:spPr/>
    </dgm:pt>
    <dgm:pt modelId="{97AF5592-792F-4644-8407-5EAB26AA81B4}" type="pres">
      <dgm:prSet presAssocID="{1139E557-8AAF-499B-B35A-9100EB8A4630}" presName="rootConnector" presStyleLbl="node4" presStyleIdx="9" presStyleCnt="10"/>
      <dgm:spPr/>
    </dgm:pt>
    <dgm:pt modelId="{E9974E48-CD14-4730-996D-F65560CC4D69}" type="pres">
      <dgm:prSet presAssocID="{1139E557-8AAF-499B-B35A-9100EB8A4630}" presName="hierChild4" presStyleCnt="0"/>
      <dgm:spPr/>
    </dgm:pt>
    <dgm:pt modelId="{43DB30FA-B5DC-4077-A177-42E8468DFFB4}" type="pres">
      <dgm:prSet presAssocID="{1139E557-8AAF-499B-B35A-9100EB8A4630}" presName="hierChild5" presStyleCnt="0"/>
      <dgm:spPr/>
    </dgm:pt>
    <dgm:pt modelId="{BFEF812A-0E3F-4478-8E71-F5B15BB78829}" type="pres">
      <dgm:prSet presAssocID="{48840935-A481-4295-9359-6D88E3A73180}" presName="hierChild5" presStyleCnt="0"/>
      <dgm:spPr/>
    </dgm:pt>
    <dgm:pt modelId="{867CFC60-8C0E-4C89-8389-A4D99B1E3C09}" type="pres">
      <dgm:prSet presAssocID="{93CDA62E-015D-4682-8A4E-AFD342F5DDF8}" presName="hierChild5" presStyleCnt="0"/>
      <dgm:spPr/>
    </dgm:pt>
    <dgm:pt modelId="{6368E58D-8865-4C8F-8AD6-E179D62EE07D}" type="pres">
      <dgm:prSet presAssocID="{A5BCF877-7458-48D9-8007-2AA6F1480A62}" presName="hierChild5" presStyleCnt="0"/>
      <dgm:spPr/>
    </dgm:pt>
    <dgm:pt modelId="{309434C6-E5B3-4EBE-B313-726225A3B19A}" type="pres">
      <dgm:prSet presAssocID="{5B9E059D-2BA4-4210-B00F-5CB0456086E0}" presName="hierChild5" presStyleCnt="0"/>
      <dgm:spPr/>
    </dgm:pt>
    <dgm:pt modelId="{238BC3EC-C076-4EF9-84E1-BE5925654C79}" type="pres">
      <dgm:prSet presAssocID="{7B3868D6-D2BE-49F6-887E-AA9FEDF697A0}" presName="hierChild3" presStyleCnt="0"/>
      <dgm:spPr/>
    </dgm:pt>
  </dgm:ptLst>
  <dgm:cxnLst>
    <dgm:cxn modelId="{C12F7403-C38B-476D-B6CB-794E6EA52362}" type="presOf" srcId="{48840935-A481-4295-9359-6D88E3A73180}" destId="{07A0E118-BC3D-48A0-A86B-75887E11497C}" srcOrd="0" destOrd="0" presId="urn:microsoft.com/office/officeart/2005/8/layout/orgChart1"/>
    <dgm:cxn modelId="{CA2B3104-5673-4613-BB6A-78CA346D21A8}" srcId="{6A323ED0-E97B-4B2A-8877-D08CB6C37CF7}" destId="{66682378-6C7E-47F8-A253-D493D8D2F15A}" srcOrd="1" destOrd="0" parTransId="{B0D8E7F6-C531-498B-961E-4675A5E3AC68}" sibTransId="{E648638D-220D-4732-808E-C9635CFF8D21}"/>
    <dgm:cxn modelId="{84825D0A-0F1F-4F62-933E-DDB8621960C6}" type="presOf" srcId="{0BE3B387-E304-4749-B184-5C52690781B7}" destId="{E3747F10-782A-4565-9D6F-B84738BF7028}" srcOrd="0" destOrd="0" presId="urn:microsoft.com/office/officeart/2005/8/layout/orgChart1"/>
    <dgm:cxn modelId="{85C59F0C-82AC-45C1-AA86-FA379B7B47ED}" type="presOf" srcId="{A5BCF877-7458-48D9-8007-2AA6F1480A62}" destId="{1A84DC31-F1AA-400B-9777-FA9D501A6E29}" srcOrd="0" destOrd="0" presId="urn:microsoft.com/office/officeart/2005/8/layout/orgChart1"/>
    <dgm:cxn modelId="{2048AC0E-A1B6-4E31-91AF-1BF887A07D81}" type="presOf" srcId="{0159A6CE-62AA-494C-8E49-CCF8A57FAE22}" destId="{E39F57C3-F64A-480D-B8C0-F72D62055663}" srcOrd="0" destOrd="0" presId="urn:microsoft.com/office/officeart/2005/8/layout/orgChart1"/>
    <dgm:cxn modelId="{6BEDEE0F-F3AA-40C5-8046-6F601D17FD13}" type="presOf" srcId="{0ED6B500-9C27-4F16-894F-B22FA3F2DF52}" destId="{2B6695B7-750E-44E5-B116-5C43AE634044}" srcOrd="0" destOrd="0" presId="urn:microsoft.com/office/officeart/2005/8/layout/orgChart1"/>
    <dgm:cxn modelId="{AE316A11-C14C-4199-8B57-B674310B923C}" type="presOf" srcId="{45C73445-8EFD-4972-B25B-71AA2E9B7A7E}" destId="{43B882C7-AF78-43BE-B2AF-76EEEDA10302}" srcOrd="0" destOrd="0" presId="urn:microsoft.com/office/officeart/2005/8/layout/orgChart1"/>
    <dgm:cxn modelId="{F9B57B16-D0C9-41F8-A5F9-B1F95F6DB1FB}" type="presOf" srcId="{DE1484D6-07D1-4754-BF07-C89FDD1B944E}" destId="{8549971A-377E-41EE-8E1F-8A2363D628FD}" srcOrd="0" destOrd="0" presId="urn:microsoft.com/office/officeart/2005/8/layout/orgChart1"/>
    <dgm:cxn modelId="{DB95EB1B-0947-4440-B8BD-82B671D39548}" srcId="{A5BCF877-7458-48D9-8007-2AA6F1480A62}" destId="{6A323ED0-E97B-4B2A-8877-D08CB6C37CF7}" srcOrd="0" destOrd="0" parTransId="{72B970A4-14C6-4AE7-AF14-40918CEC380C}" sibTransId="{7C6310CC-BE66-4146-BB85-6EB9A404F5C5}"/>
    <dgm:cxn modelId="{4CCD0F1C-65A9-45E3-BF4E-FFDA2C38E67B}" type="presOf" srcId="{72B970A4-14C6-4AE7-AF14-40918CEC380C}" destId="{270BFC5D-2DD9-42F1-B934-694E5BD89654}" srcOrd="0" destOrd="0" presId="urn:microsoft.com/office/officeart/2005/8/layout/orgChart1"/>
    <dgm:cxn modelId="{A15AC026-CFAA-4A2D-B76D-388EA6520AB1}" type="presOf" srcId="{DE1484D6-07D1-4754-BF07-C89FDD1B944E}" destId="{C354EA22-910D-45AB-A4F2-6514DE742C7E}" srcOrd="1" destOrd="0" presId="urn:microsoft.com/office/officeart/2005/8/layout/orgChart1"/>
    <dgm:cxn modelId="{DD9ACE2C-8FB0-445F-B949-805C7D5808B5}" type="presOf" srcId="{E503B8FF-6D5A-43DF-9BF7-1051316C9BF3}" destId="{76C68D66-F95E-45BE-AC64-7C2C12C3DE01}" srcOrd="1" destOrd="0" presId="urn:microsoft.com/office/officeart/2005/8/layout/orgChart1"/>
    <dgm:cxn modelId="{33CC4731-6AAE-4B68-A8D2-A3E47D127F83}" type="presOf" srcId="{7B3868D6-D2BE-49F6-887E-AA9FEDF697A0}" destId="{30A7FA52-32F6-4D61-9D22-0084A8E9B0FE}" srcOrd="0" destOrd="0" presId="urn:microsoft.com/office/officeart/2005/8/layout/orgChart1"/>
    <dgm:cxn modelId="{8AACBA33-5D45-4DA4-861F-9B1DBF1673EB}" type="presOf" srcId="{FCD74765-AC59-47CC-B7EC-2D2768B86157}" destId="{F8B50161-871D-4E72-B210-16046312385D}" srcOrd="0" destOrd="0" presId="urn:microsoft.com/office/officeart/2005/8/layout/orgChart1"/>
    <dgm:cxn modelId="{98048234-3778-4156-80CC-67A70FA963F9}" srcId="{A5BCF877-7458-48D9-8007-2AA6F1480A62}" destId="{E503B8FF-6D5A-43DF-9BF7-1051316C9BF3}" srcOrd="1" destOrd="0" parTransId="{73BED401-6843-42B8-9437-8032C5356FA1}" sibTransId="{ECE94BD1-E51A-432D-A228-793F04BABD50}"/>
    <dgm:cxn modelId="{F727C136-CD2A-433A-AFAE-4CAB26A5D051}" type="presOf" srcId="{066D68F7-BCCD-4B9A-889A-880FB191162B}" destId="{6E4B607B-AF8B-40EC-A55D-E7174446736F}" srcOrd="0" destOrd="0" presId="urn:microsoft.com/office/officeart/2005/8/layout/orgChart1"/>
    <dgm:cxn modelId="{B661FA5C-8A52-4BE6-B204-2F735020C475}" type="presOf" srcId="{48840935-A481-4295-9359-6D88E3A73180}" destId="{D7D907F5-3905-4F9C-85ED-B27C849942AA}" srcOrd="1" destOrd="0" presId="urn:microsoft.com/office/officeart/2005/8/layout/orgChart1"/>
    <dgm:cxn modelId="{EA3BD561-5A3E-4544-9712-C4C5135B899C}" type="presOf" srcId="{6A323ED0-E97B-4B2A-8877-D08CB6C37CF7}" destId="{74CE4300-267B-4D2F-87EF-F12B96E83F1F}" srcOrd="0" destOrd="0" presId="urn:microsoft.com/office/officeart/2005/8/layout/orgChart1"/>
    <dgm:cxn modelId="{3DEF5A47-42D1-46A1-A7BB-DACC29526631}" type="presOf" srcId="{EEAEEE00-237D-4D02-BDC1-60171E4CCB9A}" destId="{0AC97024-BFB5-4EB5-9BAF-80E4917201F9}" srcOrd="0" destOrd="0" presId="urn:microsoft.com/office/officeart/2005/8/layout/orgChart1"/>
    <dgm:cxn modelId="{F2893168-E53C-4602-97E2-78F0DBCBDE67}" srcId="{FCD74765-AC59-47CC-B7EC-2D2768B86157}" destId="{7B3868D6-D2BE-49F6-887E-AA9FEDF697A0}" srcOrd="0" destOrd="0" parTransId="{93D2F7F5-5B50-4E12-9F13-1CE0D8A9B03C}" sibTransId="{23396168-F920-4E89-ADC7-815ED20B9269}"/>
    <dgm:cxn modelId="{B68DB94E-BEC1-4FDF-BD65-CA0E1572AB92}" type="presOf" srcId="{94A390F1-B5DB-4C7C-8D0F-396BD847EFC8}" destId="{3845B6D6-53F1-4E91-BD1C-B51A25E22ACC}" srcOrd="0" destOrd="0" presId="urn:microsoft.com/office/officeart/2005/8/layout/orgChart1"/>
    <dgm:cxn modelId="{65846F70-17C2-46AB-AA6E-C860939460D2}" type="presOf" srcId="{7B3868D6-D2BE-49F6-887E-AA9FEDF697A0}" destId="{7374FA3C-3F56-4CB9-99BD-C66A1EC9FCE8}" srcOrd="1" destOrd="0" presId="urn:microsoft.com/office/officeart/2005/8/layout/orgChart1"/>
    <dgm:cxn modelId="{B3C5C754-C5FC-4D25-ADC3-86439C91402E}" type="presOf" srcId="{3C39AEEF-332D-4B36-B783-D4384EED7A92}" destId="{2773D14E-2164-44CB-9807-FE94B53C77D7}" srcOrd="1" destOrd="0" presId="urn:microsoft.com/office/officeart/2005/8/layout/orgChart1"/>
    <dgm:cxn modelId="{20D30382-D6A2-49A8-9605-A57F38BD528F}" srcId="{93CDA62E-015D-4682-8A4E-AFD342F5DDF8}" destId="{0ED6B500-9C27-4F16-894F-B22FA3F2DF52}" srcOrd="0" destOrd="0" parTransId="{EEAEEE00-237D-4D02-BDC1-60171E4CCB9A}" sibTransId="{F6ECDBCC-6FA8-4C00-B83E-9487C7E5ED99}"/>
    <dgm:cxn modelId="{9E7E4A86-9FF6-4EB0-AA5E-9BCEA49AADC6}" type="presOf" srcId="{5EF644A8-EF31-403F-A1A5-F448D4B07852}" destId="{A15E1D3E-349A-46E6-8DD6-43C2A1A665C6}" srcOrd="0" destOrd="0" presId="urn:microsoft.com/office/officeart/2005/8/layout/orgChart1"/>
    <dgm:cxn modelId="{755E7588-B6BC-4EC8-AAEF-13CB73F01AEA}" type="presOf" srcId="{5B9E059D-2BA4-4210-B00F-5CB0456086E0}" destId="{1BC6DBDA-2F19-4F1B-A269-2502CE4EBC70}" srcOrd="1" destOrd="0" presId="urn:microsoft.com/office/officeart/2005/8/layout/orgChart1"/>
    <dgm:cxn modelId="{2389D28B-6A39-46BD-B730-65D4147AB06C}" type="presOf" srcId="{5B9E059D-2BA4-4210-B00F-5CB0456086E0}" destId="{C1F814C9-18AA-434D-A789-8805DBC2F91C}" srcOrd="0" destOrd="0" presId="urn:microsoft.com/office/officeart/2005/8/layout/orgChart1"/>
    <dgm:cxn modelId="{6723778C-07EC-4E95-B631-0DC134F04664}" type="presOf" srcId="{1139E557-8AAF-499B-B35A-9100EB8A4630}" destId="{97AF5592-792F-4644-8407-5EAB26AA81B4}" srcOrd="1" destOrd="0" presId="urn:microsoft.com/office/officeart/2005/8/layout/orgChart1"/>
    <dgm:cxn modelId="{659D8297-2E0B-455F-8E90-9D49770572CE}" srcId="{0ED6B500-9C27-4F16-894F-B22FA3F2DF52}" destId="{DE1484D6-07D1-4754-BF07-C89FDD1B944E}" srcOrd="0" destOrd="0" parTransId="{0BE3B387-E304-4749-B184-5C52690781B7}" sibTransId="{D0C0E256-5A5E-4EBA-8DB4-3C6D24BAC0DE}"/>
    <dgm:cxn modelId="{ABC2CA9D-DE63-40C5-BDEA-F5BBE0968CD0}" type="presOf" srcId="{6A323ED0-E97B-4B2A-8877-D08CB6C37CF7}" destId="{5411A422-4404-47AB-A9CC-CAC47C8E385B}" srcOrd="1" destOrd="0" presId="urn:microsoft.com/office/officeart/2005/8/layout/orgChart1"/>
    <dgm:cxn modelId="{CCE4359F-5B30-45AF-B110-538FCA7CAA4A}" type="presOf" srcId="{AE395A72-D58A-46BA-85A9-BA66793DC7A4}" destId="{00CC0699-70B1-4272-AF3D-65C6EC6EDD49}" srcOrd="0" destOrd="0" presId="urn:microsoft.com/office/officeart/2005/8/layout/orgChart1"/>
    <dgm:cxn modelId="{C1C872A2-7495-4A5C-BFCF-ED2236FD9956}" srcId="{A5BCF877-7458-48D9-8007-2AA6F1480A62}" destId="{93CDA62E-015D-4682-8A4E-AFD342F5DDF8}" srcOrd="2" destOrd="0" parTransId="{0159A6CE-62AA-494C-8E49-CCF8A57FAE22}" sibTransId="{791F0237-A8FF-4DDE-B9A9-26C4F3A83C5C}"/>
    <dgm:cxn modelId="{8FE320A8-F15A-452B-AF52-98070986F7A7}" type="presOf" srcId="{73BED401-6843-42B8-9437-8032C5356FA1}" destId="{91F3FEB1-1145-4724-8CD1-55685A13AFD9}" srcOrd="0" destOrd="0" presId="urn:microsoft.com/office/officeart/2005/8/layout/orgChart1"/>
    <dgm:cxn modelId="{114655A8-6CDF-4B02-A7D0-9727B2DB4530}" type="presOf" srcId="{3C39AEEF-332D-4B36-B783-D4384EED7A92}" destId="{9B4D3DD8-2ECA-4160-A972-8541CB15D2CC}" srcOrd="0" destOrd="0" presId="urn:microsoft.com/office/officeart/2005/8/layout/orgChart1"/>
    <dgm:cxn modelId="{5265A8A8-4DCA-4BD6-A553-0DF0BFCC4F1B}" srcId="{7B3868D6-D2BE-49F6-887E-AA9FEDF697A0}" destId="{5B9E059D-2BA4-4210-B00F-5CB0456086E0}" srcOrd="0" destOrd="0" parTransId="{CAAF0532-F7FD-4E5B-A589-46FCC36D2969}" sibTransId="{E19FE396-B1C5-4C71-A9A2-2055FCB156CD}"/>
    <dgm:cxn modelId="{E47824B3-F11B-4CE5-805B-BC70F4C9EE05}" type="presOf" srcId="{5194F331-1398-49EF-A573-297AB8AA1022}" destId="{13AE2F88-D5AE-4EBD-BDEE-5ACAA1FAB3B0}" srcOrd="0" destOrd="0" presId="urn:microsoft.com/office/officeart/2005/8/layout/orgChart1"/>
    <dgm:cxn modelId="{293F3DB8-94BD-44A1-95FF-A1AFC50C3C52}" srcId="{6A323ED0-E97B-4B2A-8877-D08CB6C37CF7}" destId="{066D68F7-BCCD-4B9A-889A-880FB191162B}" srcOrd="0" destOrd="0" parTransId="{5194F331-1398-49EF-A573-297AB8AA1022}" sibTransId="{D85FB5E5-9225-43F8-B31D-E5D62BAC0C56}"/>
    <dgm:cxn modelId="{145ACBBD-4132-46B0-950F-914B9A170A75}" type="presOf" srcId="{E503B8FF-6D5A-43DF-9BF7-1051316C9BF3}" destId="{61F74602-5761-438C-861D-38D54B29934C}" srcOrd="0" destOrd="0" presId="urn:microsoft.com/office/officeart/2005/8/layout/orgChart1"/>
    <dgm:cxn modelId="{8B5EFCBD-8ECD-4DB4-8E62-6D459D50B0E4}" type="presOf" srcId="{066D68F7-BCCD-4B9A-889A-880FB191162B}" destId="{A067A94C-A6AB-49E0-8E02-92AE31F13C2E}" srcOrd="1" destOrd="0" presId="urn:microsoft.com/office/officeart/2005/8/layout/orgChart1"/>
    <dgm:cxn modelId="{9CE483C0-0A98-481E-9DBA-4694889C3B4B}" type="presOf" srcId="{1139E557-8AAF-499B-B35A-9100EB8A4630}" destId="{BAC1B216-1E03-4AFB-A082-BC77927A6C42}" srcOrd="0" destOrd="0" presId="urn:microsoft.com/office/officeart/2005/8/layout/orgChart1"/>
    <dgm:cxn modelId="{ACA5E1C3-001D-479A-9B07-9734C930EA96}" srcId="{48840935-A481-4295-9359-6D88E3A73180}" destId="{1139E557-8AAF-499B-B35A-9100EB8A4630}" srcOrd="0" destOrd="0" parTransId="{AE395A72-D58A-46BA-85A9-BA66793DC7A4}" sibTransId="{2B931C3D-F285-46D8-8858-1A7E620A301C}"/>
    <dgm:cxn modelId="{1459C4D6-DA35-46F6-B79B-BCB85A64CF67}" type="presOf" srcId="{0ED6B500-9C27-4F16-894F-B22FA3F2DF52}" destId="{C0BE02A3-6692-49CA-80A9-C5FCAE519882}" srcOrd="1" destOrd="0" presId="urn:microsoft.com/office/officeart/2005/8/layout/orgChart1"/>
    <dgm:cxn modelId="{94AF74D8-5272-4864-B58A-399D6D2699A3}" type="presOf" srcId="{A5BCF877-7458-48D9-8007-2AA6F1480A62}" destId="{7F043044-CA10-4A2F-91F3-83B3C30F7353}" srcOrd="1" destOrd="0" presId="urn:microsoft.com/office/officeart/2005/8/layout/orgChart1"/>
    <dgm:cxn modelId="{EB0BDDDC-C8A8-47DA-8F59-A03ABD6730D5}" type="presOf" srcId="{66682378-6C7E-47F8-A253-D493D8D2F15A}" destId="{42D748EE-3610-4759-8A0C-523AE41CB8DE}" srcOrd="1" destOrd="0" presId="urn:microsoft.com/office/officeart/2005/8/layout/orgChart1"/>
    <dgm:cxn modelId="{E9DBF2DD-2D67-4396-A1E4-60A14664EF39}" srcId="{93CDA62E-015D-4682-8A4E-AFD342F5DDF8}" destId="{48840935-A481-4295-9359-6D88E3A73180}" srcOrd="1" destOrd="0" parTransId="{5EF644A8-EF31-403F-A1A5-F448D4B07852}" sibTransId="{F521FCE2-234F-42AA-B4E4-C999C5703D7F}"/>
    <dgm:cxn modelId="{6F7DB4DE-7779-4A13-BD8B-66DD0B154A76}" type="presOf" srcId="{93CDA62E-015D-4682-8A4E-AFD342F5DDF8}" destId="{9FA46B1C-04B3-4EF7-9DB1-7F7C9A881770}" srcOrd="0" destOrd="0" presId="urn:microsoft.com/office/officeart/2005/8/layout/orgChart1"/>
    <dgm:cxn modelId="{414D42DF-FF92-4347-A39E-F9A8D0F048F4}" srcId="{5B9E059D-2BA4-4210-B00F-5CB0456086E0}" destId="{A5BCF877-7458-48D9-8007-2AA6F1480A62}" srcOrd="0" destOrd="0" parTransId="{45C73445-8EFD-4972-B25B-71AA2E9B7A7E}" sibTransId="{F5153CDE-4BD2-457F-A073-615639A7FFBC}"/>
    <dgm:cxn modelId="{103467E0-F1E9-4EF2-98A5-D1140F859CC2}" type="presOf" srcId="{CAAF0532-F7FD-4E5B-A589-46FCC36D2969}" destId="{705BD513-D3BA-499B-9EEB-810D512FDBD7}" srcOrd="0" destOrd="0" presId="urn:microsoft.com/office/officeart/2005/8/layout/orgChart1"/>
    <dgm:cxn modelId="{A91870E0-C8A9-4D14-B40B-717B77C18073}" type="presOf" srcId="{66682378-6C7E-47F8-A253-D493D8D2F15A}" destId="{136DB65C-430A-4953-A252-F2DD6313C5AF}" srcOrd="0" destOrd="0" presId="urn:microsoft.com/office/officeart/2005/8/layout/orgChart1"/>
    <dgm:cxn modelId="{0359FAEF-ED8C-4FA8-A354-9CC137B8B91E}" type="presOf" srcId="{B0D8E7F6-C531-498B-961E-4675A5E3AC68}" destId="{6F691FA1-F47C-402B-ACBF-6CD28A4687DC}" srcOrd="0" destOrd="0" presId="urn:microsoft.com/office/officeart/2005/8/layout/orgChart1"/>
    <dgm:cxn modelId="{D128E3F4-BCBA-4A1A-8F8F-5EF0D8538A73}" type="presOf" srcId="{93CDA62E-015D-4682-8A4E-AFD342F5DDF8}" destId="{C22D4DDB-41C7-4B4E-B130-C8F7B5E86FA8}" srcOrd="1" destOrd="0" presId="urn:microsoft.com/office/officeart/2005/8/layout/orgChart1"/>
    <dgm:cxn modelId="{663E96FF-3477-4AA2-A904-22F729430016}" srcId="{66682378-6C7E-47F8-A253-D493D8D2F15A}" destId="{3C39AEEF-332D-4B36-B783-D4384EED7A92}" srcOrd="0" destOrd="0" parTransId="{94A390F1-B5DB-4C7C-8D0F-396BD847EFC8}" sibTransId="{033FBA75-49BE-442E-806B-5AA1B0DAF76A}"/>
    <dgm:cxn modelId="{8A1424BE-2E89-4D35-9C68-C35865211EAC}" type="presParOf" srcId="{F8B50161-871D-4E72-B210-16046312385D}" destId="{FA0EC8A0-D7E8-40D0-9484-4CE4494A0814}" srcOrd="0" destOrd="0" presId="urn:microsoft.com/office/officeart/2005/8/layout/orgChart1"/>
    <dgm:cxn modelId="{E593E261-72D0-4C8F-B019-67D75794A2AD}" type="presParOf" srcId="{FA0EC8A0-D7E8-40D0-9484-4CE4494A0814}" destId="{8DC38A8B-A088-42F9-B299-5A2A6BB28100}" srcOrd="0" destOrd="0" presId="urn:microsoft.com/office/officeart/2005/8/layout/orgChart1"/>
    <dgm:cxn modelId="{22E14E51-71B9-47B9-A623-1F2F055081F3}" type="presParOf" srcId="{8DC38A8B-A088-42F9-B299-5A2A6BB28100}" destId="{30A7FA52-32F6-4D61-9D22-0084A8E9B0FE}" srcOrd="0" destOrd="0" presId="urn:microsoft.com/office/officeart/2005/8/layout/orgChart1"/>
    <dgm:cxn modelId="{1049B9C5-4B4D-4F26-BE38-6033E2D762D4}" type="presParOf" srcId="{8DC38A8B-A088-42F9-B299-5A2A6BB28100}" destId="{7374FA3C-3F56-4CB9-99BD-C66A1EC9FCE8}" srcOrd="1" destOrd="0" presId="urn:microsoft.com/office/officeart/2005/8/layout/orgChart1"/>
    <dgm:cxn modelId="{34649987-97D5-49F9-8458-194067116352}" type="presParOf" srcId="{FA0EC8A0-D7E8-40D0-9484-4CE4494A0814}" destId="{23F21D2A-1B41-4D97-A02D-906D59F6B608}" srcOrd="1" destOrd="0" presId="urn:microsoft.com/office/officeart/2005/8/layout/orgChart1"/>
    <dgm:cxn modelId="{C2C8A31F-428D-4138-9ACE-990B244F3819}" type="presParOf" srcId="{23F21D2A-1B41-4D97-A02D-906D59F6B608}" destId="{705BD513-D3BA-499B-9EEB-810D512FDBD7}" srcOrd="0" destOrd="0" presId="urn:microsoft.com/office/officeart/2005/8/layout/orgChart1"/>
    <dgm:cxn modelId="{ACB76448-7F35-4127-A7CC-7BEAD5BE33D2}" type="presParOf" srcId="{23F21D2A-1B41-4D97-A02D-906D59F6B608}" destId="{DA705ED8-ED5F-4622-8C93-7F8655205716}" srcOrd="1" destOrd="0" presId="urn:microsoft.com/office/officeart/2005/8/layout/orgChart1"/>
    <dgm:cxn modelId="{1D96AB53-7D24-4142-A5E7-FDC77C0285C7}" type="presParOf" srcId="{DA705ED8-ED5F-4622-8C93-7F8655205716}" destId="{156B5D5B-C5A4-42EA-8352-58486FAFC3E4}" srcOrd="0" destOrd="0" presId="urn:microsoft.com/office/officeart/2005/8/layout/orgChart1"/>
    <dgm:cxn modelId="{AB757029-7AD8-4282-B651-4A19CB0944B3}" type="presParOf" srcId="{156B5D5B-C5A4-42EA-8352-58486FAFC3E4}" destId="{C1F814C9-18AA-434D-A789-8805DBC2F91C}" srcOrd="0" destOrd="0" presId="urn:microsoft.com/office/officeart/2005/8/layout/orgChart1"/>
    <dgm:cxn modelId="{162325A1-2AE4-496D-AA0A-A91DE8B1F08A}" type="presParOf" srcId="{156B5D5B-C5A4-42EA-8352-58486FAFC3E4}" destId="{1BC6DBDA-2F19-4F1B-A269-2502CE4EBC70}" srcOrd="1" destOrd="0" presId="urn:microsoft.com/office/officeart/2005/8/layout/orgChart1"/>
    <dgm:cxn modelId="{1A1A4F36-6EEE-4492-8366-3A9C28E4B2C6}" type="presParOf" srcId="{DA705ED8-ED5F-4622-8C93-7F8655205716}" destId="{29D75728-4C53-45BA-8F78-1C8054B3C6F7}" srcOrd="1" destOrd="0" presId="urn:microsoft.com/office/officeart/2005/8/layout/orgChart1"/>
    <dgm:cxn modelId="{5B3C2A29-648D-44ED-BF4E-B5AA88851DE9}" type="presParOf" srcId="{29D75728-4C53-45BA-8F78-1C8054B3C6F7}" destId="{43B882C7-AF78-43BE-B2AF-76EEEDA10302}" srcOrd="0" destOrd="0" presId="urn:microsoft.com/office/officeart/2005/8/layout/orgChart1"/>
    <dgm:cxn modelId="{68E9DB86-7103-41A4-9B6F-7EEE0F809CD1}" type="presParOf" srcId="{29D75728-4C53-45BA-8F78-1C8054B3C6F7}" destId="{27CD164A-8536-42AA-9EF3-825E45DF0235}" srcOrd="1" destOrd="0" presId="urn:microsoft.com/office/officeart/2005/8/layout/orgChart1"/>
    <dgm:cxn modelId="{96AF592A-2770-4B9F-87E1-5C3CB0244D18}" type="presParOf" srcId="{27CD164A-8536-42AA-9EF3-825E45DF0235}" destId="{0C736769-E820-4026-A49A-B94AD4313F25}" srcOrd="0" destOrd="0" presId="urn:microsoft.com/office/officeart/2005/8/layout/orgChart1"/>
    <dgm:cxn modelId="{15B50669-B480-419A-A980-79E34AB9C6B1}" type="presParOf" srcId="{0C736769-E820-4026-A49A-B94AD4313F25}" destId="{1A84DC31-F1AA-400B-9777-FA9D501A6E29}" srcOrd="0" destOrd="0" presId="urn:microsoft.com/office/officeart/2005/8/layout/orgChart1"/>
    <dgm:cxn modelId="{BBEDA3A8-50DD-4531-9D96-7674679300B2}" type="presParOf" srcId="{0C736769-E820-4026-A49A-B94AD4313F25}" destId="{7F043044-CA10-4A2F-91F3-83B3C30F7353}" srcOrd="1" destOrd="0" presId="urn:microsoft.com/office/officeart/2005/8/layout/orgChart1"/>
    <dgm:cxn modelId="{308A3E84-9857-4BB5-8E6C-2CD853A3BD20}" type="presParOf" srcId="{27CD164A-8536-42AA-9EF3-825E45DF0235}" destId="{079C7742-C18D-41C9-9296-2AE559E3FF80}" srcOrd="1" destOrd="0" presId="urn:microsoft.com/office/officeart/2005/8/layout/orgChart1"/>
    <dgm:cxn modelId="{22FA05D6-7FA8-49DC-876C-5DF5FACB56A2}" type="presParOf" srcId="{079C7742-C18D-41C9-9296-2AE559E3FF80}" destId="{270BFC5D-2DD9-42F1-B934-694E5BD89654}" srcOrd="0" destOrd="0" presId="urn:microsoft.com/office/officeart/2005/8/layout/orgChart1"/>
    <dgm:cxn modelId="{ED3C8892-2D08-4AEF-B0CB-C0B28A731168}" type="presParOf" srcId="{079C7742-C18D-41C9-9296-2AE559E3FF80}" destId="{B3A45136-575D-4B00-8A31-6F4290FC66AC}" srcOrd="1" destOrd="0" presId="urn:microsoft.com/office/officeart/2005/8/layout/orgChart1"/>
    <dgm:cxn modelId="{1910C28B-4644-4D95-B4A0-01CDA682A9D7}" type="presParOf" srcId="{B3A45136-575D-4B00-8A31-6F4290FC66AC}" destId="{2A5E84EC-89FC-44CA-B4D6-C4F5A9CF9BDA}" srcOrd="0" destOrd="0" presId="urn:microsoft.com/office/officeart/2005/8/layout/orgChart1"/>
    <dgm:cxn modelId="{ABC4DEDD-CC86-4F54-AE2C-9052DCE383A9}" type="presParOf" srcId="{2A5E84EC-89FC-44CA-B4D6-C4F5A9CF9BDA}" destId="{74CE4300-267B-4D2F-87EF-F12B96E83F1F}" srcOrd="0" destOrd="0" presId="urn:microsoft.com/office/officeart/2005/8/layout/orgChart1"/>
    <dgm:cxn modelId="{7890981D-D3CF-4D8F-92FD-6451132A3B03}" type="presParOf" srcId="{2A5E84EC-89FC-44CA-B4D6-C4F5A9CF9BDA}" destId="{5411A422-4404-47AB-A9CC-CAC47C8E385B}" srcOrd="1" destOrd="0" presId="urn:microsoft.com/office/officeart/2005/8/layout/orgChart1"/>
    <dgm:cxn modelId="{DBFD0527-3C1C-4352-B1EB-925C3FAE1468}" type="presParOf" srcId="{B3A45136-575D-4B00-8A31-6F4290FC66AC}" destId="{085C82D2-4ED9-4E10-A178-4F04E6A5FC58}" srcOrd="1" destOrd="0" presId="urn:microsoft.com/office/officeart/2005/8/layout/orgChart1"/>
    <dgm:cxn modelId="{20332AE7-A964-4926-8EDD-E555BBAC10AC}" type="presParOf" srcId="{085C82D2-4ED9-4E10-A178-4F04E6A5FC58}" destId="{13AE2F88-D5AE-4EBD-BDEE-5ACAA1FAB3B0}" srcOrd="0" destOrd="0" presId="urn:microsoft.com/office/officeart/2005/8/layout/orgChart1"/>
    <dgm:cxn modelId="{B66407F6-7A47-46CC-AFCA-CE8C07831797}" type="presParOf" srcId="{085C82D2-4ED9-4E10-A178-4F04E6A5FC58}" destId="{A25FAAC7-8ED5-4654-B38D-080F7101AC0E}" srcOrd="1" destOrd="0" presId="urn:microsoft.com/office/officeart/2005/8/layout/orgChart1"/>
    <dgm:cxn modelId="{57CD41CC-E57C-4756-BAEC-9FDE262B1AFB}" type="presParOf" srcId="{A25FAAC7-8ED5-4654-B38D-080F7101AC0E}" destId="{4AF254EF-8E78-42CF-BC28-F5FEF179249D}" srcOrd="0" destOrd="0" presId="urn:microsoft.com/office/officeart/2005/8/layout/orgChart1"/>
    <dgm:cxn modelId="{B38AA304-78D2-44FB-900A-D3B61CDF48A8}" type="presParOf" srcId="{4AF254EF-8E78-42CF-BC28-F5FEF179249D}" destId="{6E4B607B-AF8B-40EC-A55D-E7174446736F}" srcOrd="0" destOrd="0" presId="urn:microsoft.com/office/officeart/2005/8/layout/orgChart1"/>
    <dgm:cxn modelId="{9C62F60A-F88D-4BBF-B1CE-FA387EDC9C23}" type="presParOf" srcId="{4AF254EF-8E78-42CF-BC28-F5FEF179249D}" destId="{A067A94C-A6AB-49E0-8E02-92AE31F13C2E}" srcOrd="1" destOrd="0" presId="urn:microsoft.com/office/officeart/2005/8/layout/orgChart1"/>
    <dgm:cxn modelId="{45988DA0-8E7D-457A-AA81-D7016EDF1059}" type="presParOf" srcId="{A25FAAC7-8ED5-4654-B38D-080F7101AC0E}" destId="{DC06C084-F73E-4DDB-A599-94007FD570BA}" srcOrd="1" destOrd="0" presId="urn:microsoft.com/office/officeart/2005/8/layout/orgChart1"/>
    <dgm:cxn modelId="{160B28DD-4F1E-4BE7-B230-3C0BE22B0A6F}" type="presParOf" srcId="{A25FAAC7-8ED5-4654-B38D-080F7101AC0E}" destId="{5655B751-A005-4B0F-819F-2FAA52063F85}" srcOrd="2" destOrd="0" presId="urn:microsoft.com/office/officeart/2005/8/layout/orgChart1"/>
    <dgm:cxn modelId="{0F329FC8-46DA-4655-9341-4D0D0E2022A6}" type="presParOf" srcId="{085C82D2-4ED9-4E10-A178-4F04E6A5FC58}" destId="{6F691FA1-F47C-402B-ACBF-6CD28A4687DC}" srcOrd="2" destOrd="0" presId="urn:microsoft.com/office/officeart/2005/8/layout/orgChart1"/>
    <dgm:cxn modelId="{80C3DB01-27EF-4248-8568-C05D7651A232}" type="presParOf" srcId="{085C82D2-4ED9-4E10-A178-4F04E6A5FC58}" destId="{F981C872-4CE2-412A-B39F-4A68C4D1B633}" srcOrd="3" destOrd="0" presId="urn:microsoft.com/office/officeart/2005/8/layout/orgChart1"/>
    <dgm:cxn modelId="{801B7D01-6126-4C02-8454-8C1F1F7E5A59}" type="presParOf" srcId="{F981C872-4CE2-412A-B39F-4A68C4D1B633}" destId="{36853AA6-10FD-4529-9D8B-F96645471CCB}" srcOrd="0" destOrd="0" presId="urn:microsoft.com/office/officeart/2005/8/layout/orgChart1"/>
    <dgm:cxn modelId="{F50F3ECE-668D-4886-9FDD-C2CF05E740DB}" type="presParOf" srcId="{36853AA6-10FD-4529-9D8B-F96645471CCB}" destId="{136DB65C-430A-4953-A252-F2DD6313C5AF}" srcOrd="0" destOrd="0" presId="urn:microsoft.com/office/officeart/2005/8/layout/orgChart1"/>
    <dgm:cxn modelId="{30B6FAA2-9887-48B8-A574-52C17E7D8DC7}" type="presParOf" srcId="{36853AA6-10FD-4529-9D8B-F96645471CCB}" destId="{42D748EE-3610-4759-8A0C-523AE41CB8DE}" srcOrd="1" destOrd="0" presId="urn:microsoft.com/office/officeart/2005/8/layout/orgChart1"/>
    <dgm:cxn modelId="{B58D02AD-BBFB-4709-86A9-3E95CC02FADB}" type="presParOf" srcId="{F981C872-4CE2-412A-B39F-4A68C4D1B633}" destId="{1557D390-94B4-4FB0-B3D6-91B8C192238D}" srcOrd="1" destOrd="0" presId="urn:microsoft.com/office/officeart/2005/8/layout/orgChart1"/>
    <dgm:cxn modelId="{D005D2F8-0FE2-44FE-9A57-FA5AB2D2BB12}" type="presParOf" srcId="{1557D390-94B4-4FB0-B3D6-91B8C192238D}" destId="{3845B6D6-53F1-4E91-BD1C-B51A25E22ACC}" srcOrd="0" destOrd="0" presId="urn:microsoft.com/office/officeart/2005/8/layout/orgChart1"/>
    <dgm:cxn modelId="{BFE39740-F21B-4B78-B0EA-07001C24EB77}" type="presParOf" srcId="{1557D390-94B4-4FB0-B3D6-91B8C192238D}" destId="{B520E003-1AA8-449A-91FC-A69EECCD9C6A}" srcOrd="1" destOrd="0" presId="urn:microsoft.com/office/officeart/2005/8/layout/orgChart1"/>
    <dgm:cxn modelId="{09953F7A-2EE1-47A8-A105-651CA3898D37}" type="presParOf" srcId="{B520E003-1AA8-449A-91FC-A69EECCD9C6A}" destId="{9088AF74-C532-437F-AFCF-646090AA6A9B}" srcOrd="0" destOrd="0" presId="urn:microsoft.com/office/officeart/2005/8/layout/orgChart1"/>
    <dgm:cxn modelId="{4961FAE7-943D-406B-8DDE-445B24BFDEB7}" type="presParOf" srcId="{9088AF74-C532-437F-AFCF-646090AA6A9B}" destId="{9B4D3DD8-2ECA-4160-A972-8541CB15D2CC}" srcOrd="0" destOrd="0" presId="urn:microsoft.com/office/officeart/2005/8/layout/orgChart1"/>
    <dgm:cxn modelId="{735AFD63-D367-47C7-852B-22C3F248B7DA}" type="presParOf" srcId="{9088AF74-C532-437F-AFCF-646090AA6A9B}" destId="{2773D14E-2164-44CB-9807-FE94B53C77D7}" srcOrd="1" destOrd="0" presId="urn:microsoft.com/office/officeart/2005/8/layout/orgChart1"/>
    <dgm:cxn modelId="{720BAF0F-7AF3-4441-9FD4-F3918B46562A}" type="presParOf" srcId="{B520E003-1AA8-449A-91FC-A69EECCD9C6A}" destId="{65B7C509-A73B-42A5-B041-8B56E6CFE370}" srcOrd="1" destOrd="0" presId="urn:microsoft.com/office/officeart/2005/8/layout/orgChart1"/>
    <dgm:cxn modelId="{22B8E9DB-7D12-477A-B0AB-55A366E495E5}" type="presParOf" srcId="{B520E003-1AA8-449A-91FC-A69EECCD9C6A}" destId="{164B4895-E2D5-4AB9-94B8-CF94C2B410C5}" srcOrd="2" destOrd="0" presId="urn:microsoft.com/office/officeart/2005/8/layout/orgChart1"/>
    <dgm:cxn modelId="{9D1F7C4A-1897-4637-BBB0-C8398ADB0478}" type="presParOf" srcId="{F981C872-4CE2-412A-B39F-4A68C4D1B633}" destId="{ABEB0C56-B68F-48B6-B8D7-C39D9B928BDD}" srcOrd="2" destOrd="0" presId="urn:microsoft.com/office/officeart/2005/8/layout/orgChart1"/>
    <dgm:cxn modelId="{18E09AB2-636F-48E1-8204-D9CE56E7B965}" type="presParOf" srcId="{B3A45136-575D-4B00-8A31-6F4290FC66AC}" destId="{AA0ED55F-F224-4D43-A911-1D1F33F320D2}" srcOrd="2" destOrd="0" presId="urn:microsoft.com/office/officeart/2005/8/layout/orgChart1"/>
    <dgm:cxn modelId="{42BD5CA7-C8A0-4F75-A29F-14D2493DA5DD}" type="presParOf" srcId="{079C7742-C18D-41C9-9296-2AE559E3FF80}" destId="{91F3FEB1-1145-4724-8CD1-55685A13AFD9}" srcOrd="2" destOrd="0" presId="urn:microsoft.com/office/officeart/2005/8/layout/orgChart1"/>
    <dgm:cxn modelId="{F0DDCDAD-4E4F-4B99-B928-AE0A20BA3C69}" type="presParOf" srcId="{079C7742-C18D-41C9-9296-2AE559E3FF80}" destId="{5A85F7CA-47B9-4EC2-9387-3D69D68A214A}" srcOrd="3" destOrd="0" presId="urn:microsoft.com/office/officeart/2005/8/layout/orgChart1"/>
    <dgm:cxn modelId="{2DE4A1C1-732D-4F00-A828-A6B0F1C1890C}" type="presParOf" srcId="{5A85F7CA-47B9-4EC2-9387-3D69D68A214A}" destId="{CF062DAD-FB9C-4959-B497-716C1184A4A0}" srcOrd="0" destOrd="0" presId="urn:microsoft.com/office/officeart/2005/8/layout/orgChart1"/>
    <dgm:cxn modelId="{5C1BFF91-A97F-42B0-8FE1-A4477AE00645}" type="presParOf" srcId="{CF062DAD-FB9C-4959-B497-716C1184A4A0}" destId="{61F74602-5761-438C-861D-38D54B29934C}" srcOrd="0" destOrd="0" presId="urn:microsoft.com/office/officeart/2005/8/layout/orgChart1"/>
    <dgm:cxn modelId="{CC35A045-C487-4D59-B138-97D453070A45}" type="presParOf" srcId="{CF062DAD-FB9C-4959-B497-716C1184A4A0}" destId="{76C68D66-F95E-45BE-AC64-7C2C12C3DE01}" srcOrd="1" destOrd="0" presId="urn:microsoft.com/office/officeart/2005/8/layout/orgChart1"/>
    <dgm:cxn modelId="{A8B83779-0062-4E39-80DA-FD6B73DF18CA}" type="presParOf" srcId="{5A85F7CA-47B9-4EC2-9387-3D69D68A214A}" destId="{64EFF031-33DC-4C40-AE79-FF9526F7F355}" srcOrd="1" destOrd="0" presId="urn:microsoft.com/office/officeart/2005/8/layout/orgChart1"/>
    <dgm:cxn modelId="{39A06FDF-3EC9-4C32-95A6-2F91933D3C6D}" type="presParOf" srcId="{5A85F7CA-47B9-4EC2-9387-3D69D68A214A}" destId="{C4174E87-521C-411E-9185-596069649F3C}" srcOrd="2" destOrd="0" presId="urn:microsoft.com/office/officeart/2005/8/layout/orgChart1"/>
    <dgm:cxn modelId="{3BFA2678-0CC8-402C-8CB8-816D1946B352}" type="presParOf" srcId="{079C7742-C18D-41C9-9296-2AE559E3FF80}" destId="{E39F57C3-F64A-480D-B8C0-F72D62055663}" srcOrd="4" destOrd="0" presId="urn:microsoft.com/office/officeart/2005/8/layout/orgChart1"/>
    <dgm:cxn modelId="{0F28B510-E8B6-4B12-9225-AFD9FA266A73}" type="presParOf" srcId="{079C7742-C18D-41C9-9296-2AE559E3FF80}" destId="{7A94B881-3560-428C-8DDC-FA3AB53A9284}" srcOrd="5" destOrd="0" presId="urn:microsoft.com/office/officeart/2005/8/layout/orgChart1"/>
    <dgm:cxn modelId="{97F21287-EB57-48AB-8A80-98D81469A546}" type="presParOf" srcId="{7A94B881-3560-428C-8DDC-FA3AB53A9284}" destId="{18D6A304-A611-4C50-AE54-3719DA894BE8}" srcOrd="0" destOrd="0" presId="urn:microsoft.com/office/officeart/2005/8/layout/orgChart1"/>
    <dgm:cxn modelId="{D2D6663A-4229-4626-A88F-67EC08844F5B}" type="presParOf" srcId="{18D6A304-A611-4C50-AE54-3719DA894BE8}" destId="{9FA46B1C-04B3-4EF7-9DB1-7F7C9A881770}" srcOrd="0" destOrd="0" presId="urn:microsoft.com/office/officeart/2005/8/layout/orgChart1"/>
    <dgm:cxn modelId="{F45F76D8-F2DD-44F0-B41F-4A50945DD855}" type="presParOf" srcId="{18D6A304-A611-4C50-AE54-3719DA894BE8}" destId="{C22D4DDB-41C7-4B4E-B130-C8F7B5E86FA8}" srcOrd="1" destOrd="0" presId="urn:microsoft.com/office/officeart/2005/8/layout/orgChart1"/>
    <dgm:cxn modelId="{622FCBDB-4921-4CDC-A1F9-944AE1EB0DFD}" type="presParOf" srcId="{7A94B881-3560-428C-8DDC-FA3AB53A9284}" destId="{E357D862-944D-4B51-8C9B-5EE7435F0B84}" srcOrd="1" destOrd="0" presId="urn:microsoft.com/office/officeart/2005/8/layout/orgChart1"/>
    <dgm:cxn modelId="{69B0CF0B-81DD-4F5F-9FC3-658E62CFB5D6}" type="presParOf" srcId="{E357D862-944D-4B51-8C9B-5EE7435F0B84}" destId="{0AC97024-BFB5-4EB5-9BAF-80E4917201F9}" srcOrd="0" destOrd="0" presId="urn:microsoft.com/office/officeart/2005/8/layout/orgChart1"/>
    <dgm:cxn modelId="{A7D0E32D-8C66-46C6-8F2C-2D71BC36A3A9}" type="presParOf" srcId="{E357D862-944D-4B51-8C9B-5EE7435F0B84}" destId="{715FBB4F-F430-4EA0-9F61-DD59C8101C73}" srcOrd="1" destOrd="0" presId="urn:microsoft.com/office/officeart/2005/8/layout/orgChart1"/>
    <dgm:cxn modelId="{F6CC7CAB-8A26-447E-8195-8EDE04536848}" type="presParOf" srcId="{715FBB4F-F430-4EA0-9F61-DD59C8101C73}" destId="{06DA9F1E-EC02-4A2F-81D2-EB6BC7342951}" srcOrd="0" destOrd="0" presId="urn:microsoft.com/office/officeart/2005/8/layout/orgChart1"/>
    <dgm:cxn modelId="{C93F05BE-8718-41BC-B272-5FF80149CE79}" type="presParOf" srcId="{06DA9F1E-EC02-4A2F-81D2-EB6BC7342951}" destId="{2B6695B7-750E-44E5-B116-5C43AE634044}" srcOrd="0" destOrd="0" presId="urn:microsoft.com/office/officeart/2005/8/layout/orgChart1"/>
    <dgm:cxn modelId="{968BB0F4-186F-4264-B13C-A35D0C4A2528}" type="presParOf" srcId="{06DA9F1E-EC02-4A2F-81D2-EB6BC7342951}" destId="{C0BE02A3-6692-49CA-80A9-C5FCAE519882}" srcOrd="1" destOrd="0" presId="urn:microsoft.com/office/officeart/2005/8/layout/orgChart1"/>
    <dgm:cxn modelId="{662E1E1C-33BB-463A-88E4-C206B570EB69}" type="presParOf" srcId="{715FBB4F-F430-4EA0-9F61-DD59C8101C73}" destId="{BD04A1FB-660C-48E9-B812-5CF37AE27BE1}" srcOrd="1" destOrd="0" presId="urn:microsoft.com/office/officeart/2005/8/layout/orgChart1"/>
    <dgm:cxn modelId="{2C4413DB-C6E0-4CDD-B737-0AE2EE1BA924}" type="presParOf" srcId="{BD04A1FB-660C-48E9-B812-5CF37AE27BE1}" destId="{E3747F10-782A-4565-9D6F-B84738BF7028}" srcOrd="0" destOrd="0" presId="urn:microsoft.com/office/officeart/2005/8/layout/orgChart1"/>
    <dgm:cxn modelId="{C68222BD-A84D-46B2-9206-89CFB935C67E}" type="presParOf" srcId="{BD04A1FB-660C-48E9-B812-5CF37AE27BE1}" destId="{968D0654-548C-4AA9-B458-69FD2C82C77B}" srcOrd="1" destOrd="0" presId="urn:microsoft.com/office/officeart/2005/8/layout/orgChart1"/>
    <dgm:cxn modelId="{C2588D5E-DA54-4AC2-A2B1-01BE40467EF0}" type="presParOf" srcId="{968D0654-548C-4AA9-B458-69FD2C82C77B}" destId="{B7DC1C12-FEB2-4082-B2AF-04E93E7105EA}" srcOrd="0" destOrd="0" presId="urn:microsoft.com/office/officeart/2005/8/layout/orgChart1"/>
    <dgm:cxn modelId="{6A98E8DB-00BE-43A1-BA01-0CA9C79801A4}" type="presParOf" srcId="{B7DC1C12-FEB2-4082-B2AF-04E93E7105EA}" destId="{8549971A-377E-41EE-8E1F-8A2363D628FD}" srcOrd="0" destOrd="0" presId="urn:microsoft.com/office/officeart/2005/8/layout/orgChart1"/>
    <dgm:cxn modelId="{F264253D-48C0-445D-8635-A0DEF8A398D0}" type="presParOf" srcId="{B7DC1C12-FEB2-4082-B2AF-04E93E7105EA}" destId="{C354EA22-910D-45AB-A4F2-6514DE742C7E}" srcOrd="1" destOrd="0" presId="urn:microsoft.com/office/officeart/2005/8/layout/orgChart1"/>
    <dgm:cxn modelId="{441AD7D6-FA82-4B6A-9166-34F6C789260F}" type="presParOf" srcId="{968D0654-548C-4AA9-B458-69FD2C82C77B}" destId="{0C916B7E-AB23-4EC4-A4E0-01C5158CF0BF}" srcOrd="1" destOrd="0" presId="urn:microsoft.com/office/officeart/2005/8/layout/orgChart1"/>
    <dgm:cxn modelId="{F98AC44B-80EA-4EF3-93E5-E3AB10BD8D2A}" type="presParOf" srcId="{968D0654-548C-4AA9-B458-69FD2C82C77B}" destId="{B6E48B1F-DF81-4B9C-AEC2-AEB80B049519}" srcOrd="2" destOrd="0" presId="urn:microsoft.com/office/officeart/2005/8/layout/orgChart1"/>
    <dgm:cxn modelId="{388D3CC3-0579-46E8-BFFC-E0A9905C70BF}" type="presParOf" srcId="{715FBB4F-F430-4EA0-9F61-DD59C8101C73}" destId="{13B68F26-FC9E-4D24-8199-B2C99CEC1430}" srcOrd="2" destOrd="0" presId="urn:microsoft.com/office/officeart/2005/8/layout/orgChart1"/>
    <dgm:cxn modelId="{36ACA321-1FF4-4107-97E7-3F889D180B8C}" type="presParOf" srcId="{E357D862-944D-4B51-8C9B-5EE7435F0B84}" destId="{A15E1D3E-349A-46E6-8DD6-43C2A1A665C6}" srcOrd="2" destOrd="0" presId="urn:microsoft.com/office/officeart/2005/8/layout/orgChart1"/>
    <dgm:cxn modelId="{D90DEE57-1E54-4A74-B4FE-0ED3F4FC3799}" type="presParOf" srcId="{E357D862-944D-4B51-8C9B-5EE7435F0B84}" destId="{E1992D43-DEA8-4C1E-927C-2C68CDF4184C}" srcOrd="3" destOrd="0" presId="urn:microsoft.com/office/officeart/2005/8/layout/orgChart1"/>
    <dgm:cxn modelId="{BFE4E425-4B8E-4689-8051-046FFE969AC4}" type="presParOf" srcId="{E1992D43-DEA8-4C1E-927C-2C68CDF4184C}" destId="{6FFDDF1D-5041-4D1B-A62B-166A21285A92}" srcOrd="0" destOrd="0" presId="urn:microsoft.com/office/officeart/2005/8/layout/orgChart1"/>
    <dgm:cxn modelId="{E5A8E70A-09EE-401C-8B73-ADEE56C5DFB5}" type="presParOf" srcId="{6FFDDF1D-5041-4D1B-A62B-166A21285A92}" destId="{07A0E118-BC3D-48A0-A86B-75887E11497C}" srcOrd="0" destOrd="0" presId="urn:microsoft.com/office/officeart/2005/8/layout/orgChart1"/>
    <dgm:cxn modelId="{F57F9FCD-C76F-4270-BCF9-EF3402D5A12C}" type="presParOf" srcId="{6FFDDF1D-5041-4D1B-A62B-166A21285A92}" destId="{D7D907F5-3905-4F9C-85ED-B27C849942AA}" srcOrd="1" destOrd="0" presId="urn:microsoft.com/office/officeart/2005/8/layout/orgChart1"/>
    <dgm:cxn modelId="{3E3AEB26-3507-4E00-A764-AE39D850C86C}" type="presParOf" srcId="{E1992D43-DEA8-4C1E-927C-2C68CDF4184C}" destId="{883B26E2-337A-41C6-A633-F76BE8FE7617}" srcOrd="1" destOrd="0" presId="urn:microsoft.com/office/officeart/2005/8/layout/orgChart1"/>
    <dgm:cxn modelId="{E096044F-8DF1-4DF9-BE78-5F8B292C01C3}" type="presParOf" srcId="{883B26E2-337A-41C6-A633-F76BE8FE7617}" destId="{00CC0699-70B1-4272-AF3D-65C6EC6EDD49}" srcOrd="0" destOrd="0" presId="urn:microsoft.com/office/officeart/2005/8/layout/orgChart1"/>
    <dgm:cxn modelId="{F05E109C-6955-44AE-87C4-99DA6B20FBC7}" type="presParOf" srcId="{883B26E2-337A-41C6-A633-F76BE8FE7617}" destId="{C71852CF-3586-4570-B11E-6D593F43FE0D}" srcOrd="1" destOrd="0" presId="urn:microsoft.com/office/officeart/2005/8/layout/orgChart1"/>
    <dgm:cxn modelId="{5BE4621B-FFF4-4541-B1C9-F3342797A97F}" type="presParOf" srcId="{C71852CF-3586-4570-B11E-6D593F43FE0D}" destId="{EB02FD4B-0BB2-4E61-A8A3-A161634C20EA}" srcOrd="0" destOrd="0" presId="urn:microsoft.com/office/officeart/2005/8/layout/orgChart1"/>
    <dgm:cxn modelId="{B8CE1286-C747-4C3E-9833-25F20AA54394}" type="presParOf" srcId="{EB02FD4B-0BB2-4E61-A8A3-A161634C20EA}" destId="{BAC1B216-1E03-4AFB-A082-BC77927A6C42}" srcOrd="0" destOrd="0" presId="urn:microsoft.com/office/officeart/2005/8/layout/orgChart1"/>
    <dgm:cxn modelId="{B969B61C-8774-489B-B121-F818C729C8CB}" type="presParOf" srcId="{EB02FD4B-0BB2-4E61-A8A3-A161634C20EA}" destId="{97AF5592-792F-4644-8407-5EAB26AA81B4}" srcOrd="1" destOrd="0" presId="urn:microsoft.com/office/officeart/2005/8/layout/orgChart1"/>
    <dgm:cxn modelId="{2F3899E1-07F5-4078-879C-2A2846A9BCA8}" type="presParOf" srcId="{C71852CF-3586-4570-B11E-6D593F43FE0D}" destId="{E9974E48-CD14-4730-996D-F65560CC4D69}" srcOrd="1" destOrd="0" presId="urn:microsoft.com/office/officeart/2005/8/layout/orgChart1"/>
    <dgm:cxn modelId="{DF08836D-680F-47DE-A003-430E984E5600}" type="presParOf" srcId="{C71852CF-3586-4570-B11E-6D593F43FE0D}" destId="{43DB30FA-B5DC-4077-A177-42E8468DFFB4}" srcOrd="2" destOrd="0" presId="urn:microsoft.com/office/officeart/2005/8/layout/orgChart1"/>
    <dgm:cxn modelId="{45824028-B954-48E6-A21B-8F269A9F0438}" type="presParOf" srcId="{E1992D43-DEA8-4C1E-927C-2C68CDF4184C}" destId="{BFEF812A-0E3F-4478-8E71-F5B15BB78829}" srcOrd="2" destOrd="0" presId="urn:microsoft.com/office/officeart/2005/8/layout/orgChart1"/>
    <dgm:cxn modelId="{022C0E40-979C-4821-9024-BE817B94BB24}" type="presParOf" srcId="{7A94B881-3560-428C-8DDC-FA3AB53A9284}" destId="{867CFC60-8C0E-4C89-8389-A4D99B1E3C09}" srcOrd="2" destOrd="0" presId="urn:microsoft.com/office/officeart/2005/8/layout/orgChart1"/>
    <dgm:cxn modelId="{12740E38-4769-45A8-BCEF-910AE533D9E2}" type="presParOf" srcId="{27CD164A-8536-42AA-9EF3-825E45DF0235}" destId="{6368E58D-8865-4C8F-8AD6-E179D62EE07D}" srcOrd="2" destOrd="0" presId="urn:microsoft.com/office/officeart/2005/8/layout/orgChart1"/>
    <dgm:cxn modelId="{0DEFDB04-6C04-4995-9886-F7053E945F77}" type="presParOf" srcId="{DA705ED8-ED5F-4622-8C93-7F8655205716}" destId="{309434C6-E5B3-4EBE-B313-726225A3B19A}" srcOrd="2" destOrd="0" presId="urn:microsoft.com/office/officeart/2005/8/layout/orgChart1"/>
    <dgm:cxn modelId="{036C4A5B-0C16-46FF-83CC-EC3C35AEDAA6}" type="presParOf" srcId="{FA0EC8A0-D7E8-40D0-9484-4CE4494A0814}" destId="{238BC3EC-C076-4EF9-84E1-BE5925654C79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21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00CC0699-70B1-4272-AF3D-65C6EC6EDD49}">
      <dsp:nvSpPr>
        <dsp:cNvPr id="0" name=""/>
        <dsp:cNvSpPr/>
      </dsp:nvSpPr>
      <dsp:spPr>
        <a:xfrm>
          <a:off x="4402095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15E1D3E-349A-46E6-8DD6-43C2A1A665C6}">
      <dsp:nvSpPr>
        <dsp:cNvPr id="0" name=""/>
        <dsp:cNvSpPr/>
      </dsp:nvSpPr>
      <dsp:spPr>
        <a:xfrm>
          <a:off x="4160268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713681" y="123862"/>
              </a:lnTo>
              <a:lnTo>
                <a:pt x="713681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3747F10-782A-4565-9D6F-B84738BF7028}">
      <dsp:nvSpPr>
        <dsp:cNvPr id="0" name=""/>
        <dsp:cNvSpPr/>
      </dsp:nvSpPr>
      <dsp:spPr>
        <a:xfrm>
          <a:off x="2974731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AC97024-BFB5-4EB5-9BAF-80E4917201F9}">
      <dsp:nvSpPr>
        <dsp:cNvPr id="0" name=""/>
        <dsp:cNvSpPr/>
      </dsp:nvSpPr>
      <dsp:spPr>
        <a:xfrm>
          <a:off x="3446587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713681" y="0"/>
              </a:moveTo>
              <a:lnTo>
                <a:pt x="713681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39F57C3-F64A-480D-B8C0-F72D62055663}">
      <dsp:nvSpPr>
        <dsp:cNvPr id="0" name=""/>
        <dsp:cNvSpPr/>
      </dsp:nvSpPr>
      <dsp:spPr>
        <a:xfrm>
          <a:off x="2732905" y="2649182"/>
          <a:ext cx="1427363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1427363" y="123862"/>
              </a:lnTo>
              <a:lnTo>
                <a:pt x="1427363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1F3FEB1-1145-4724-8CD1-55685A13AFD9}">
      <dsp:nvSpPr>
        <dsp:cNvPr id="0" name=""/>
        <dsp:cNvSpPr/>
      </dsp:nvSpPr>
      <dsp:spPr>
        <a:xfrm>
          <a:off x="2687185" y="2649182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845B6D6-53F1-4E91-BD1C-B51A25E22ACC}">
      <dsp:nvSpPr>
        <dsp:cNvPr id="0" name=""/>
        <dsp:cNvSpPr/>
      </dsp:nvSpPr>
      <dsp:spPr>
        <a:xfrm>
          <a:off x="1547367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F691FA1-F47C-402B-ACBF-6CD28A4687DC}">
      <dsp:nvSpPr>
        <dsp:cNvPr id="0" name=""/>
        <dsp:cNvSpPr/>
      </dsp:nvSpPr>
      <dsp:spPr>
        <a:xfrm>
          <a:off x="1305541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713681" y="123862"/>
              </a:lnTo>
              <a:lnTo>
                <a:pt x="713681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3AE2F88-D5AE-4EBD-BDEE-5ACAA1FAB3B0}">
      <dsp:nvSpPr>
        <dsp:cNvPr id="0" name=""/>
        <dsp:cNvSpPr/>
      </dsp:nvSpPr>
      <dsp:spPr>
        <a:xfrm>
          <a:off x="591859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713681" y="0"/>
              </a:moveTo>
              <a:lnTo>
                <a:pt x="713681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70BFC5D-2DD9-42F1-B934-694E5BD89654}">
      <dsp:nvSpPr>
        <dsp:cNvPr id="0" name=""/>
        <dsp:cNvSpPr/>
      </dsp:nvSpPr>
      <dsp:spPr>
        <a:xfrm>
          <a:off x="1305541" y="2649182"/>
          <a:ext cx="1427363" cy="247724"/>
        </a:xfrm>
        <a:custGeom>
          <a:avLst/>
          <a:gdLst/>
          <a:ahLst/>
          <a:cxnLst/>
          <a:rect l="0" t="0" r="0" b="0"/>
          <a:pathLst>
            <a:path>
              <a:moveTo>
                <a:pt x="1427363" y="0"/>
              </a:moveTo>
              <a:lnTo>
                <a:pt x="1427363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43B882C7-AF78-43BE-B2AF-76EEEDA10302}">
      <dsp:nvSpPr>
        <dsp:cNvPr id="0" name=""/>
        <dsp:cNvSpPr/>
      </dsp:nvSpPr>
      <dsp:spPr>
        <a:xfrm>
          <a:off x="2687185" y="1811638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05BD513-D3BA-499B-9EEB-810D512FDBD7}">
      <dsp:nvSpPr>
        <dsp:cNvPr id="0" name=""/>
        <dsp:cNvSpPr/>
      </dsp:nvSpPr>
      <dsp:spPr>
        <a:xfrm>
          <a:off x="2687185" y="974094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0A7FA52-32F6-4D61-9D22-0084A8E9B0FE}">
      <dsp:nvSpPr>
        <dsp:cNvPr id="0" name=""/>
        <dsp:cNvSpPr/>
      </dsp:nvSpPr>
      <dsp:spPr>
        <a:xfrm>
          <a:off x="2143085" y="384274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7755</a:t>
          </a:r>
        </a:p>
      </dsp:txBody>
      <dsp:txXfrm>
        <a:off x="2143085" y="384274"/>
        <a:ext cx="1179639" cy="589819"/>
      </dsp:txXfrm>
    </dsp:sp>
    <dsp:sp modelId="{C1F814C9-18AA-434D-A789-8805DBC2F91C}">
      <dsp:nvSpPr>
        <dsp:cNvPr id="0" name=""/>
        <dsp:cNvSpPr/>
      </dsp:nvSpPr>
      <dsp:spPr>
        <a:xfrm>
          <a:off x="2143085" y="1221818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269, pattern 5 OCB</a:t>
          </a:r>
        </a:p>
      </dsp:txBody>
      <dsp:txXfrm>
        <a:off x="2143085" y="1221818"/>
        <a:ext cx="1179639" cy="589819"/>
      </dsp:txXfrm>
    </dsp:sp>
    <dsp:sp modelId="{1A84DC31-F1AA-400B-9777-FA9D501A6E29}">
      <dsp:nvSpPr>
        <dsp:cNvPr id="0" name=""/>
        <dsp:cNvSpPr/>
      </dsp:nvSpPr>
      <dsp:spPr>
        <a:xfrm>
          <a:off x="2143085" y="2059363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06, available for analysis</a:t>
          </a:r>
        </a:p>
      </dsp:txBody>
      <dsp:txXfrm>
        <a:off x="2143085" y="2059363"/>
        <a:ext cx="1179639" cy="589819"/>
      </dsp:txXfrm>
    </dsp:sp>
    <dsp:sp modelId="{74CE4300-267B-4D2F-87EF-F12B96E83F1F}">
      <dsp:nvSpPr>
        <dsp:cNvPr id="0" name=""/>
        <dsp:cNvSpPr/>
      </dsp:nvSpPr>
      <dsp:spPr>
        <a:xfrm>
          <a:off x="715721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8 pattern 5 + 2 OCB</a:t>
          </a:r>
        </a:p>
      </dsp:txBody>
      <dsp:txXfrm>
        <a:off x="715721" y="2896907"/>
        <a:ext cx="1179639" cy="589819"/>
      </dsp:txXfrm>
    </dsp:sp>
    <dsp:sp modelId="{6E4B607B-AF8B-40EC-A55D-E7174446736F}">
      <dsp:nvSpPr>
        <dsp:cNvPr id="0" name=""/>
        <dsp:cNvSpPr/>
      </dsp:nvSpPr>
      <dsp:spPr>
        <a:xfrm>
          <a:off x="2039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6 FLCK IF&gt;0%</a:t>
          </a:r>
        </a:p>
      </dsp:txBody>
      <dsp:txXfrm>
        <a:off x="2039" y="3734451"/>
        <a:ext cx="1179639" cy="589819"/>
      </dsp:txXfrm>
    </dsp:sp>
    <dsp:sp modelId="{136DB65C-430A-4953-A252-F2DD6313C5AF}">
      <dsp:nvSpPr>
        <dsp:cNvPr id="0" name=""/>
        <dsp:cNvSpPr/>
      </dsp:nvSpPr>
      <dsp:spPr>
        <a:xfrm>
          <a:off x="1429403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2 FLCK IF&lt;0%</a:t>
          </a:r>
        </a:p>
      </dsp:txBody>
      <dsp:txXfrm>
        <a:off x="1429403" y="3734451"/>
        <a:ext cx="1179639" cy="589819"/>
      </dsp:txXfrm>
    </dsp:sp>
    <dsp:sp modelId="{9B4D3DD8-2ECA-4160-A972-8541CB15D2CC}">
      <dsp:nvSpPr>
        <dsp:cNvPr id="0" name=""/>
        <dsp:cNvSpPr/>
      </dsp:nvSpPr>
      <dsp:spPr>
        <a:xfrm>
          <a:off x="1724313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, FLCK serum &gt; reference range</a:t>
          </a:r>
        </a:p>
      </dsp:txBody>
      <dsp:txXfrm>
        <a:off x="1724313" y="4571995"/>
        <a:ext cx="1179639" cy="589819"/>
      </dsp:txXfrm>
    </dsp:sp>
    <dsp:sp modelId="{61F74602-5761-438C-861D-38D54B29934C}">
      <dsp:nvSpPr>
        <dsp:cNvPr id="0" name=""/>
        <dsp:cNvSpPr/>
      </dsp:nvSpPr>
      <dsp:spPr>
        <a:xfrm>
          <a:off x="2143085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8, blood contamination</a:t>
          </a:r>
        </a:p>
      </dsp:txBody>
      <dsp:txXfrm>
        <a:off x="2143085" y="2896907"/>
        <a:ext cx="1179639" cy="589819"/>
      </dsp:txXfrm>
    </dsp:sp>
    <dsp:sp modelId="{9FA46B1C-04B3-4EF7-9DB1-7F7C9A881770}">
      <dsp:nvSpPr>
        <dsp:cNvPr id="0" name=""/>
        <dsp:cNvSpPr/>
      </dsp:nvSpPr>
      <dsp:spPr>
        <a:xfrm>
          <a:off x="3570449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80, pattern 5 OCB</a:t>
          </a:r>
        </a:p>
      </dsp:txBody>
      <dsp:txXfrm>
        <a:off x="3570449" y="2896907"/>
        <a:ext cx="1179639" cy="589819"/>
      </dsp:txXfrm>
    </dsp:sp>
    <dsp:sp modelId="{2B6695B7-750E-44E5-B116-5C43AE634044}">
      <dsp:nvSpPr>
        <dsp:cNvPr id="0" name=""/>
        <dsp:cNvSpPr/>
      </dsp:nvSpPr>
      <dsp:spPr>
        <a:xfrm>
          <a:off x="2856767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20, FLCK IF &gt;0%</a:t>
          </a:r>
        </a:p>
      </dsp:txBody>
      <dsp:txXfrm>
        <a:off x="2856767" y="3734451"/>
        <a:ext cx="1179639" cy="589819"/>
      </dsp:txXfrm>
    </dsp:sp>
    <dsp:sp modelId="{8549971A-377E-41EE-8E1F-8A2363D628FD}">
      <dsp:nvSpPr>
        <dsp:cNvPr id="0" name=""/>
        <dsp:cNvSpPr/>
      </dsp:nvSpPr>
      <dsp:spPr>
        <a:xfrm>
          <a:off x="3151677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3 IgM IF &gt; 0%</a:t>
          </a:r>
        </a:p>
      </dsp:txBody>
      <dsp:txXfrm>
        <a:off x="3151677" y="4571995"/>
        <a:ext cx="1179639" cy="589819"/>
      </dsp:txXfrm>
    </dsp:sp>
    <dsp:sp modelId="{07A0E118-BC3D-48A0-A86B-75887E11497C}">
      <dsp:nvSpPr>
        <dsp:cNvPr id="0" name=""/>
        <dsp:cNvSpPr/>
      </dsp:nvSpPr>
      <dsp:spPr>
        <a:xfrm>
          <a:off x="4284131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60, FLCK IF&lt;0%</a:t>
          </a:r>
        </a:p>
      </dsp:txBody>
      <dsp:txXfrm>
        <a:off x="4284131" y="3734451"/>
        <a:ext cx="1179639" cy="589819"/>
      </dsp:txXfrm>
    </dsp:sp>
    <dsp:sp modelId="{BAC1B216-1E03-4AFB-A082-BC77927A6C42}">
      <dsp:nvSpPr>
        <dsp:cNvPr id="0" name=""/>
        <dsp:cNvSpPr/>
      </dsp:nvSpPr>
      <dsp:spPr>
        <a:xfrm>
          <a:off x="4579041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 IgM IF &gt; 0%</a:t>
          </a:r>
        </a:p>
      </dsp:txBody>
      <dsp:txXfrm>
        <a:off x="4579041" y="4571995"/>
        <a:ext cx="1179639" cy="589819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00CC0699-70B1-4272-AF3D-65C6EC6EDD49}">
      <dsp:nvSpPr>
        <dsp:cNvPr id="0" name=""/>
        <dsp:cNvSpPr/>
      </dsp:nvSpPr>
      <dsp:spPr>
        <a:xfrm>
          <a:off x="4402095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15E1D3E-349A-46E6-8DD6-43C2A1A665C6}">
      <dsp:nvSpPr>
        <dsp:cNvPr id="0" name=""/>
        <dsp:cNvSpPr/>
      </dsp:nvSpPr>
      <dsp:spPr>
        <a:xfrm>
          <a:off x="4160268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713681" y="123862"/>
              </a:lnTo>
              <a:lnTo>
                <a:pt x="713681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3747F10-782A-4565-9D6F-B84738BF7028}">
      <dsp:nvSpPr>
        <dsp:cNvPr id="0" name=""/>
        <dsp:cNvSpPr/>
      </dsp:nvSpPr>
      <dsp:spPr>
        <a:xfrm>
          <a:off x="2974731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AC97024-BFB5-4EB5-9BAF-80E4917201F9}">
      <dsp:nvSpPr>
        <dsp:cNvPr id="0" name=""/>
        <dsp:cNvSpPr/>
      </dsp:nvSpPr>
      <dsp:spPr>
        <a:xfrm>
          <a:off x="3446587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713681" y="0"/>
              </a:moveTo>
              <a:lnTo>
                <a:pt x="713681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39F57C3-F64A-480D-B8C0-F72D62055663}">
      <dsp:nvSpPr>
        <dsp:cNvPr id="0" name=""/>
        <dsp:cNvSpPr/>
      </dsp:nvSpPr>
      <dsp:spPr>
        <a:xfrm>
          <a:off x="2732905" y="2649182"/>
          <a:ext cx="1427363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1427363" y="123862"/>
              </a:lnTo>
              <a:lnTo>
                <a:pt x="1427363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1F3FEB1-1145-4724-8CD1-55685A13AFD9}">
      <dsp:nvSpPr>
        <dsp:cNvPr id="0" name=""/>
        <dsp:cNvSpPr/>
      </dsp:nvSpPr>
      <dsp:spPr>
        <a:xfrm>
          <a:off x="2687185" y="2649182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845B6D6-53F1-4E91-BD1C-B51A25E22ACC}">
      <dsp:nvSpPr>
        <dsp:cNvPr id="0" name=""/>
        <dsp:cNvSpPr/>
      </dsp:nvSpPr>
      <dsp:spPr>
        <a:xfrm>
          <a:off x="1547367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F691FA1-F47C-402B-ACBF-6CD28A4687DC}">
      <dsp:nvSpPr>
        <dsp:cNvPr id="0" name=""/>
        <dsp:cNvSpPr/>
      </dsp:nvSpPr>
      <dsp:spPr>
        <a:xfrm>
          <a:off x="1305541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713681" y="123862"/>
              </a:lnTo>
              <a:lnTo>
                <a:pt x="713681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3AE2F88-D5AE-4EBD-BDEE-5ACAA1FAB3B0}">
      <dsp:nvSpPr>
        <dsp:cNvPr id="0" name=""/>
        <dsp:cNvSpPr/>
      </dsp:nvSpPr>
      <dsp:spPr>
        <a:xfrm>
          <a:off x="591859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713681" y="0"/>
              </a:moveTo>
              <a:lnTo>
                <a:pt x="713681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70BFC5D-2DD9-42F1-B934-694E5BD89654}">
      <dsp:nvSpPr>
        <dsp:cNvPr id="0" name=""/>
        <dsp:cNvSpPr/>
      </dsp:nvSpPr>
      <dsp:spPr>
        <a:xfrm>
          <a:off x="1305541" y="2649182"/>
          <a:ext cx="1427363" cy="247724"/>
        </a:xfrm>
        <a:custGeom>
          <a:avLst/>
          <a:gdLst/>
          <a:ahLst/>
          <a:cxnLst/>
          <a:rect l="0" t="0" r="0" b="0"/>
          <a:pathLst>
            <a:path>
              <a:moveTo>
                <a:pt x="1427363" y="0"/>
              </a:moveTo>
              <a:lnTo>
                <a:pt x="1427363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43B882C7-AF78-43BE-B2AF-76EEEDA10302}">
      <dsp:nvSpPr>
        <dsp:cNvPr id="0" name=""/>
        <dsp:cNvSpPr/>
      </dsp:nvSpPr>
      <dsp:spPr>
        <a:xfrm>
          <a:off x="2687185" y="1811638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05BD513-D3BA-499B-9EEB-810D512FDBD7}">
      <dsp:nvSpPr>
        <dsp:cNvPr id="0" name=""/>
        <dsp:cNvSpPr/>
      </dsp:nvSpPr>
      <dsp:spPr>
        <a:xfrm>
          <a:off x="2687185" y="974094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0A7FA52-32F6-4D61-9D22-0084A8E9B0FE}">
      <dsp:nvSpPr>
        <dsp:cNvPr id="0" name=""/>
        <dsp:cNvSpPr/>
      </dsp:nvSpPr>
      <dsp:spPr>
        <a:xfrm>
          <a:off x="2143085" y="384274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7755</a:t>
          </a:r>
        </a:p>
      </dsp:txBody>
      <dsp:txXfrm>
        <a:off x="2143085" y="384274"/>
        <a:ext cx="1179639" cy="589819"/>
      </dsp:txXfrm>
    </dsp:sp>
    <dsp:sp modelId="{C1F814C9-18AA-434D-A789-8805DBC2F91C}">
      <dsp:nvSpPr>
        <dsp:cNvPr id="0" name=""/>
        <dsp:cNvSpPr/>
      </dsp:nvSpPr>
      <dsp:spPr>
        <a:xfrm>
          <a:off x="2143085" y="1221818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269, pattern 5 OCB</a:t>
          </a:r>
        </a:p>
      </dsp:txBody>
      <dsp:txXfrm>
        <a:off x="2143085" y="1221818"/>
        <a:ext cx="1179639" cy="589819"/>
      </dsp:txXfrm>
    </dsp:sp>
    <dsp:sp modelId="{1A84DC31-F1AA-400B-9777-FA9D501A6E29}">
      <dsp:nvSpPr>
        <dsp:cNvPr id="0" name=""/>
        <dsp:cNvSpPr/>
      </dsp:nvSpPr>
      <dsp:spPr>
        <a:xfrm>
          <a:off x="2143085" y="2059363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06, available for analysis</a:t>
          </a:r>
        </a:p>
      </dsp:txBody>
      <dsp:txXfrm>
        <a:off x="2143085" y="2059363"/>
        <a:ext cx="1179639" cy="589819"/>
      </dsp:txXfrm>
    </dsp:sp>
    <dsp:sp modelId="{74CE4300-267B-4D2F-87EF-F12B96E83F1F}">
      <dsp:nvSpPr>
        <dsp:cNvPr id="0" name=""/>
        <dsp:cNvSpPr/>
      </dsp:nvSpPr>
      <dsp:spPr>
        <a:xfrm>
          <a:off x="715721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8 pattern 5 + 2 OCB</a:t>
          </a:r>
        </a:p>
      </dsp:txBody>
      <dsp:txXfrm>
        <a:off x="715721" y="2896907"/>
        <a:ext cx="1179639" cy="589819"/>
      </dsp:txXfrm>
    </dsp:sp>
    <dsp:sp modelId="{6E4B607B-AF8B-40EC-A55D-E7174446736F}">
      <dsp:nvSpPr>
        <dsp:cNvPr id="0" name=""/>
        <dsp:cNvSpPr/>
      </dsp:nvSpPr>
      <dsp:spPr>
        <a:xfrm>
          <a:off x="2039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5 FLCK Index &gt; 3.61</a:t>
          </a:r>
        </a:p>
      </dsp:txBody>
      <dsp:txXfrm>
        <a:off x="2039" y="3734451"/>
        <a:ext cx="1179639" cy="589819"/>
      </dsp:txXfrm>
    </dsp:sp>
    <dsp:sp modelId="{136DB65C-430A-4953-A252-F2DD6313C5AF}">
      <dsp:nvSpPr>
        <dsp:cNvPr id="0" name=""/>
        <dsp:cNvSpPr/>
      </dsp:nvSpPr>
      <dsp:spPr>
        <a:xfrm>
          <a:off x="1429403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3 FLCK Index &lt; 3.61</a:t>
          </a:r>
        </a:p>
      </dsp:txBody>
      <dsp:txXfrm>
        <a:off x="1429403" y="3734451"/>
        <a:ext cx="1179639" cy="589819"/>
      </dsp:txXfrm>
    </dsp:sp>
    <dsp:sp modelId="{9B4D3DD8-2ECA-4160-A972-8541CB15D2CC}">
      <dsp:nvSpPr>
        <dsp:cNvPr id="0" name=""/>
        <dsp:cNvSpPr/>
      </dsp:nvSpPr>
      <dsp:spPr>
        <a:xfrm>
          <a:off x="1724313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, FLCK serum &gt; reference range</a:t>
          </a:r>
        </a:p>
      </dsp:txBody>
      <dsp:txXfrm>
        <a:off x="1724313" y="4571995"/>
        <a:ext cx="1179639" cy="589819"/>
      </dsp:txXfrm>
    </dsp:sp>
    <dsp:sp modelId="{61F74602-5761-438C-861D-38D54B29934C}">
      <dsp:nvSpPr>
        <dsp:cNvPr id="0" name=""/>
        <dsp:cNvSpPr/>
      </dsp:nvSpPr>
      <dsp:spPr>
        <a:xfrm>
          <a:off x="2143085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8, blood contamination</a:t>
          </a:r>
        </a:p>
      </dsp:txBody>
      <dsp:txXfrm>
        <a:off x="2143085" y="2896907"/>
        <a:ext cx="1179639" cy="589819"/>
      </dsp:txXfrm>
    </dsp:sp>
    <dsp:sp modelId="{9FA46B1C-04B3-4EF7-9DB1-7F7C9A881770}">
      <dsp:nvSpPr>
        <dsp:cNvPr id="0" name=""/>
        <dsp:cNvSpPr/>
      </dsp:nvSpPr>
      <dsp:spPr>
        <a:xfrm>
          <a:off x="3570449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80, pattern 5 OCB</a:t>
          </a:r>
        </a:p>
      </dsp:txBody>
      <dsp:txXfrm>
        <a:off x="3570449" y="2896907"/>
        <a:ext cx="1179639" cy="589819"/>
      </dsp:txXfrm>
    </dsp:sp>
    <dsp:sp modelId="{2B6695B7-750E-44E5-B116-5C43AE634044}">
      <dsp:nvSpPr>
        <dsp:cNvPr id="0" name=""/>
        <dsp:cNvSpPr/>
      </dsp:nvSpPr>
      <dsp:spPr>
        <a:xfrm>
          <a:off x="2856767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9, FLCK Index &gt; 3.61</a:t>
          </a:r>
        </a:p>
      </dsp:txBody>
      <dsp:txXfrm>
        <a:off x="2856767" y="3734451"/>
        <a:ext cx="1179639" cy="589819"/>
      </dsp:txXfrm>
    </dsp:sp>
    <dsp:sp modelId="{8549971A-377E-41EE-8E1F-8A2363D628FD}">
      <dsp:nvSpPr>
        <dsp:cNvPr id="0" name=""/>
        <dsp:cNvSpPr/>
      </dsp:nvSpPr>
      <dsp:spPr>
        <a:xfrm>
          <a:off x="3151677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3 IgM IF &gt; 0%</a:t>
          </a:r>
        </a:p>
      </dsp:txBody>
      <dsp:txXfrm>
        <a:off x="3151677" y="4571995"/>
        <a:ext cx="1179639" cy="589819"/>
      </dsp:txXfrm>
    </dsp:sp>
    <dsp:sp modelId="{07A0E118-BC3D-48A0-A86B-75887E11497C}">
      <dsp:nvSpPr>
        <dsp:cNvPr id="0" name=""/>
        <dsp:cNvSpPr/>
      </dsp:nvSpPr>
      <dsp:spPr>
        <a:xfrm>
          <a:off x="4284131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61, FLCK Index &lt; 3.61</a:t>
          </a:r>
        </a:p>
      </dsp:txBody>
      <dsp:txXfrm>
        <a:off x="4284131" y="3734451"/>
        <a:ext cx="1179639" cy="589819"/>
      </dsp:txXfrm>
    </dsp:sp>
    <dsp:sp modelId="{BAC1B216-1E03-4AFB-A082-BC77927A6C42}">
      <dsp:nvSpPr>
        <dsp:cNvPr id="0" name=""/>
        <dsp:cNvSpPr/>
      </dsp:nvSpPr>
      <dsp:spPr>
        <a:xfrm>
          <a:off x="4579041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 IgM IF &gt; 0%</a:t>
          </a:r>
        </a:p>
      </dsp:txBody>
      <dsp:txXfrm>
        <a:off x="4579041" y="4571995"/>
        <a:ext cx="1179639" cy="589819"/>
      </dsp:txXfrm>
    </dsp:sp>
  </dsp:spTree>
</dsp:drawing>
</file>

<file path=word/diagrams/drawing3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00CC0699-70B1-4272-AF3D-65C6EC6EDD49}">
      <dsp:nvSpPr>
        <dsp:cNvPr id="0" name=""/>
        <dsp:cNvSpPr/>
      </dsp:nvSpPr>
      <dsp:spPr>
        <a:xfrm>
          <a:off x="4402095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15E1D3E-349A-46E6-8DD6-43C2A1A665C6}">
      <dsp:nvSpPr>
        <dsp:cNvPr id="0" name=""/>
        <dsp:cNvSpPr/>
      </dsp:nvSpPr>
      <dsp:spPr>
        <a:xfrm>
          <a:off x="4160268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713681" y="123862"/>
              </a:lnTo>
              <a:lnTo>
                <a:pt x="713681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3747F10-782A-4565-9D6F-B84738BF7028}">
      <dsp:nvSpPr>
        <dsp:cNvPr id="0" name=""/>
        <dsp:cNvSpPr/>
      </dsp:nvSpPr>
      <dsp:spPr>
        <a:xfrm>
          <a:off x="2974731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AC97024-BFB5-4EB5-9BAF-80E4917201F9}">
      <dsp:nvSpPr>
        <dsp:cNvPr id="0" name=""/>
        <dsp:cNvSpPr/>
      </dsp:nvSpPr>
      <dsp:spPr>
        <a:xfrm>
          <a:off x="3446587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713681" y="0"/>
              </a:moveTo>
              <a:lnTo>
                <a:pt x="713681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39F57C3-F64A-480D-B8C0-F72D62055663}">
      <dsp:nvSpPr>
        <dsp:cNvPr id="0" name=""/>
        <dsp:cNvSpPr/>
      </dsp:nvSpPr>
      <dsp:spPr>
        <a:xfrm>
          <a:off x="2732905" y="2649182"/>
          <a:ext cx="1427363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1427363" y="123862"/>
              </a:lnTo>
              <a:lnTo>
                <a:pt x="1427363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1F3FEB1-1145-4724-8CD1-55685A13AFD9}">
      <dsp:nvSpPr>
        <dsp:cNvPr id="0" name=""/>
        <dsp:cNvSpPr/>
      </dsp:nvSpPr>
      <dsp:spPr>
        <a:xfrm>
          <a:off x="2687185" y="2649182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845B6D6-53F1-4E91-BD1C-B51A25E22ACC}">
      <dsp:nvSpPr>
        <dsp:cNvPr id="0" name=""/>
        <dsp:cNvSpPr/>
      </dsp:nvSpPr>
      <dsp:spPr>
        <a:xfrm>
          <a:off x="1547367" y="4324271"/>
          <a:ext cx="176945" cy="5426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2634"/>
              </a:lnTo>
              <a:lnTo>
                <a:pt x="176945" y="54263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F691FA1-F47C-402B-ACBF-6CD28A4687DC}">
      <dsp:nvSpPr>
        <dsp:cNvPr id="0" name=""/>
        <dsp:cNvSpPr/>
      </dsp:nvSpPr>
      <dsp:spPr>
        <a:xfrm>
          <a:off x="1305541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3862"/>
              </a:lnTo>
              <a:lnTo>
                <a:pt x="713681" y="123862"/>
              </a:lnTo>
              <a:lnTo>
                <a:pt x="713681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3AE2F88-D5AE-4EBD-BDEE-5ACAA1FAB3B0}">
      <dsp:nvSpPr>
        <dsp:cNvPr id="0" name=""/>
        <dsp:cNvSpPr/>
      </dsp:nvSpPr>
      <dsp:spPr>
        <a:xfrm>
          <a:off x="591859" y="3486726"/>
          <a:ext cx="713681" cy="247724"/>
        </a:xfrm>
        <a:custGeom>
          <a:avLst/>
          <a:gdLst/>
          <a:ahLst/>
          <a:cxnLst/>
          <a:rect l="0" t="0" r="0" b="0"/>
          <a:pathLst>
            <a:path>
              <a:moveTo>
                <a:pt x="713681" y="0"/>
              </a:moveTo>
              <a:lnTo>
                <a:pt x="713681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70BFC5D-2DD9-42F1-B934-694E5BD89654}">
      <dsp:nvSpPr>
        <dsp:cNvPr id="0" name=""/>
        <dsp:cNvSpPr/>
      </dsp:nvSpPr>
      <dsp:spPr>
        <a:xfrm>
          <a:off x="1305541" y="2649182"/>
          <a:ext cx="1427363" cy="247724"/>
        </a:xfrm>
        <a:custGeom>
          <a:avLst/>
          <a:gdLst/>
          <a:ahLst/>
          <a:cxnLst/>
          <a:rect l="0" t="0" r="0" b="0"/>
          <a:pathLst>
            <a:path>
              <a:moveTo>
                <a:pt x="1427363" y="0"/>
              </a:moveTo>
              <a:lnTo>
                <a:pt x="1427363" y="123862"/>
              </a:lnTo>
              <a:lnTo>
                <a:pt x="0" y="123862"/>
              </a:lnTo>
              <a:lnTo>
                <a:pt x="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43B882C7-AF78-43BE-B2AF-76EEEDA10302}">
      <dsp:nvSpPr>
        <dsp:cNvPr id="0" name=""/>
        <dsp:cNvSpPr/>
      </dsp:nvSpPr>
      <dsp:spPr>
        <a:xfrm>
          <a:off x="2687185" y="1811638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05BD513-D3BA-499B-9EEB-810D512FDBD7}">
      <dsp:nvSpPr>
        <dsp:cNvPr id="0" name=""/>
        <dsp:cNvSpPr/>
      </dsp:nvSpPr>
      <dsp:spPr>
        <a:xfrm>
          <a:off x="2687185" y="974094"/>
          <a:ext cx="91440" cy="24772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47724"/>
              </a:lnTo>
            </a:path>
          </a:pathLst>
        </a:custGeom>
        <a:noFill/>
        <a:ln w="12700" cap="flat" cmpd="sng" algn="ctr">
          <a:solidFill>
            <a:schemeClr val="accent3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0A7FA52-32F6-4D61-9D22-0084A8E9B0FE}">
      <dsp:nvSpPr>
        <dsp:cNvPr id="0" name=""/>
        <dsp:cNvSpPr/>
      </dsp:nvSpPr>
      <dsp:spPr>
        <a:xfrm>
          <a:off x="2143085" y="384274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7755</a:t>
          </a:r>
        </a:p>
      </dsp:txBody>
      <dsp:txXfrm>
        <a:off x="2143085" y="384274"/>
        <a:ext cx="1179639" cy="589819"/>
      </dsp:txXfrm>
    </dsp:sp>
    <dsp:sp modelId="{C1F814C9-18AA-434D-A789-8805DBC2F91C}">
      <dsp:nvSpPr>
        <dsp:cNvPr id="0" name=""/>
        <dsp:cNvSpPr/>
      </dsp:nvSpPr>
      <dsp:spPr>
        <a:xfrm>
          <a:off x="2143085" y="1221818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269, pattern 5 OCB</a:t>
          </a:r>
        </a:p>
      </dsp:txBody>
      <dsp:txXfrm>
        <a:off x="2143085" y="1221818"/>
        <a:ext cx="1179639" cy="589819"/>
      </dsp:txXfrm>
    </dsp:sp>
    <dsp:sp modelId="{1A84DC31-F1AA-400B-9777-FA9D501A6E29}">
      <dsp:nvSpPr>
        <dsp:cNvPr id="0" name=""/>
        <dsp:cNvSpPr/>
      </dsp:nvSpPr>
      <dsp:spPr>
        <a:xfrm>
          <a:off x="2143085" y="2059363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06, available for analysis</a:t>
          </a:r>
        </a:p>
      </dsp:txBody>
      <dsp:txXfrm>
        <a:off x="2143085" y="2059363"/>
        <a:ext cx="1179639" cy="589819"/>
      </dsp:txXfrm>
    </dsp:sp>
    <dsp:sp modelId="{74CE4300-267B-4D2F-87EF-F12B96E83F1F}">
      <dsp:nvSpPr>
        <dsp:cNvPr id="0" name=""/>
        <dsp:cNvSpPr/>
      </dsp:nvSpPr>
      <dsp:spPr>
        <a:xfrm>
          <a:off x="715721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8 pattern 5 + 2 OCB</a:t>
          </a:r>
        </a:p>
      </dsp:txBody>
      <dsp:txXfrm>
        <a:off x="715721" y="2896907"/>
        <a:ext cx="1179639" cy="589819"/>
      </dsp:txXfrm>
    </dsp:sp>
    <dsp:sp modelId="{6E4B607B-AF8B-40EC-A55D-E7174446736F}">
      <dsp:nvSpPr>
        <dsp:cNvPr id="0" name=""/>
        <dsp:cNvSpPr/>
      </dsp:nvSpPr>
      <dsp:spPr>
        <a:xfrm>
          <a:off x="2039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0 FLCK Index &gt; 6.6</a:t>
          </a:r>
        </a:p>
      </dsp:txBody>
      <dsp:txXfrm>
        <a:off x="2039" y="3734451"/>
        <a:ext cx="1179639" cy="589819"/>
      </dsp:txXfrm>
    </dsp:sp>
    <dsp:sp modelId="{136DB65C-430A-4953-A252-F2DD6313C5AF}">
      <dsp:nvSpPr>
        <dsp:cNvPr id="0" name=""/>
        <dsp:cNvSpPr/>
      </dsp:nvSpPr>
      <dsp:spPr>
        <a:xfrm>
          <a:off x="1429403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8 FLCK Index &lt; 6.6</a:t>
          </a:r>
        </a:p>
      </dsp:txBody>
      <dsp:txXfrm>
        <a:off x="1429403" y="3734451"/>
        <a:ext cx="1179639" cy="589819"/>
      </dsp:txXfrm>
    </dsp:sp>
    <dsp:sp modelId="{9B4D3DD8-2ECA-4160-A972-8541CB15D2CC}">
      <dsp:nvSpPr>
        <dsp:cNvPr id="0" name=""/>
        <dsp:cNvSpPr/>
      </dsp:nvSpPr>
      <dsp:spPr>
        <a:xfrm>
          <a:off x="1724313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, FLCK serum &gt; reference range</a:t>
          </a:r>
        </a:p>
      </dsp:txBody>
      <dsp:txXfrm>
        <a:off x="1724313" y="4571995"/>
        <a:ext cx="1179639" cy="589819"/>
      </dsp:txXfrm>
    </dsp:sp>
    <dsp:sp modelId="{61F74602-5761-438C-861D-38D54B29934C}">
      <dsp:nvSpPr>
        <dsp:cNvPr id="0" name=""/>
        <dsp:cNvSpPr/>
      </dsp:nvSpPr>
      <dsp:spPr>
        <a:xfrm>
          <a:off x="2143085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8, blood contamination</a:t>
          </a:r>
        </a:p>
      </dsp:txBody>
      <dsp:txXfrm>
        <a:off x="2143085" y="2896907"/>
        <a:ext cx="1179639" cy="589819"/>
      </dsp:txXfrm>
    </dsp:sp>
    <dsp:sp modelId="{9FA46B1C-04B3-4EF7-9DB1-7F7C9A881770}">
      <dsp:nvSpPr>
        <dsp:cNvPr id="0" name=""/>
        <dsp:cNvSpPr/>
      </dsp:nvSpPr>
      <dsp:spPr>
        <a:xfrm>
          <a:off x="3570449" y="2896907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80, pattern 5 OCB</a:t>
          </a:r>
        </a:p>
      </dsp:txBody>
      <dsp:txXfrm>
        <a:off x="3570449" y="2896907"/>
        <a:ext cx="1179639" cy="589819"/>
      </dsp:txXfrm>
    </dsp:sp>
    <dsp:sp modelId="{2B6695B7-750E-44E5-B116-5C43AE634044}">
      <dsp:nvSpPr>
        <dsp:cNvPr id="0" name=""/>
        <dsp:cNvSpPr/>
      </dsp:nvSpPr>
      <dsp:spPr>
        <a:xfrm>
          <a:off x="2856767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5, FLCK Index &gt; 6.1</a:t>
          </a:r>
        </a:p>
      </dsp:txBody>
      <dsp:txXfrm>
        <a:off x="2856767" y="3734451"/>
        <a:ext cx="1179639" cy="589819"/>
      </dsp:txXfrm>
    </dsp:sp>
    <dsp:sp modelId="{8549971A-377E-41EE-8E1F-8A2363D628FD}">
      <dsp:nvSpPr>
        <dsp:cNvPr id="0" name=""/>
        <dsp:cNvSpPr/>
      </dsp:nvSpPr>
      <dsp:spPr>
        <a:xfrm>
          <a:off x="3151677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1 IgM IF &gt; 0%</a:t>
          </a:r>
        </a:p>
      </dsp:txBody>
      <dsp:txXfrm>
        <a:off x="3151677" y="4571995"/>
        <a:ext cx="1179639" cy="589819"/>
      </dsp:txXfrm>
    </dsp:sp>
    <dsp:sp modelId="{07A0E118-BC3D-48A0-A86B-75887E11497C}">
      <dsp:nvSpPr>
        <dsp:cNvPr id="0" name=""/>
        <dsp:cNvSpPr/>
      </dsp:nvSpPr>
      <dsp:spPr>
        <a:xfrm>
          <a:off x="4284131" y="3734451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75, FLCK Index &lt; 6.1</a:t>
          </a:r>
        </a:p>
      </dsp:txBody>
      <dsp:txXfrm>
        <a:off x="4284131" y="3734451"/>
        <a:ext cx="1179639" cy="589819"/>
      </dsp:txXfrm>
    </dsp:sp>
    <dsp:sp modelId="{BAC1B216-1E03-4AFB-A082-BC77927A6C42}">
      <dsp:nvSpPr>
        <dsp:cNvPr id="0" name=""/>
        <dsp:cNvSpPr/>
      </dsp:nvSpPr>
      <dsp:spPr>
        <a:xfrm>
          <a:off x="4579041" y="4571995"/>
          <a:ext cx="1179639" cy="58981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" tIns="8255" rIns="8255" bIns="8255" numCol="1" spcCol="1270" anchor="ctr" anchorCtr="0">
          <a:noAutofit/>
        </a:bodyPr>
        <a:lstStyle/>
        <a:p>
          <a:pPr marL="0" lvl="0" indent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300" kern="1200" dirty="0"/>
            <a:t>n=4 IgM IF &gt; 0%</a:t>
          </a:r>
        </a:p>
      </dsp:txBody>
      <dsp:txXfrm>
        <a:off x="4579041" y="4571995"/>
        <a:ext cx="1179639" cy="589819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3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3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sche Referenz" Version="1987"/>
</file>

<file path=customXml/itemProps1.xml><?xml version="1.0" encoding="utf-8"?>
<ds:datastoreItem xmlns:ds="http://schemas.openxmlformats.org/officeDocument/2006/customXml" ds:itemID="{6F7B2A94-7377-4998-A43C-DA93FB894F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757</Words>
  <Characters>4774</Characters>
  <Application>Microsoft Office Word</Application>
  <DocSecurity>0</DocSecurity>
  <Lines>39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bgast01@ad.uni-greifswald.de</dc:creator>
  <cp:keywords/>
  <dc:description/>
  <cp:lastModifiedBy>Hannich, Malte</cp:lastModifiedBy>
  <cp:revision>2</cp:revision>
  <dcterms:created xsi:type="dcterms:W3CDTF">2024-04-28T18:48:00Z</dcterms:created>
  <dcterms:modified xsi:type="dcterms:W3CDTF">2024-04-28T18:48:00Z</dcterms:modified>
</cp:coreProperties>
</file>